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3D3A" w:rsidRDefault="00DB3D3A" w:rsidP="00E60BBA">
      <w:pPr>
        <w:pStyle w:val="Title"/>
        <w:spacing w:after="120"/>
        <w:jc w:val="center"/>
      </w:pPr>
      <w:r>
        <w:t xml:space="preserve">Collaborative Augmented Reality Tracking, </w:t>
      </w:r>
      <w:r w:rsidRPr="008D5567">
        <w:rPr>
          <w:noProof/>
        </w:rPr>
        <w:t>Interaction</w:t>
      </w:r>
      <w:r w:rsidR="008D5567">
        <w:rPr>
          <w:noProof/>
        </w:rPr>
        <w:t>,</w:t>
      </w:r>
      <w:r>
        <w:t xml:space="preserve"> and Display for mobile game</w:t>
      </w:r>
    </w:p>
    <w:p w:rsidR="00DB3D3A" w:rsidRDefault="00DB3D3A" w:rsidP="00E60BBA">
      <w:pPr>
        <w:spacing w:after="120"/>
        <w:jc w:val="center"/>
      </w:pPr>
    </w:p>
    <w:p w:rsidR="00DB3D3A" w:rsidRDefault="00DB3D3A" w:rsidP="00E60BBA">
      <w:pPr>
        <w:spacing w:after="120"/>
        <w:jc w:val="center"/>
      </w:pPr>
      <w:r>
        <w:t>Qiang Fu</w:t>
      </w:r>
    </w:p>
    <w:p w:rsidR="00DB3D3A" w:rsidRPr="00DB3D3A" w:rsidRDefault="00392274" w:rsidP="00E60BBA">
      <w:pPr>
        <w:spacing w:after="120"/>
        <w:jc w:val="center"/>
      </w:pPr>
      <w:r>
        <w:t>September</w:t>
      </w:r>
      <w:r w:rsidR="00DB3D3A">
        <w:t xml:space="preserve"> </w:t>
      </w:r>
      <w:r w:rsidR="00682132">
        <w:rPr>
          <w:noProof/>
        </w:rPr>
        <w:t>30</w:t>
      </w:r>
      <w:bookmarkStart w:id="0" w:name="_GoBack"/>
      <w:bookmarkEnd w:id="0"/>
      <w:r w:rsidR="00DB3D3A">
        <w:t xml:space="preserve"> 2016</w:t>
      </w:r>
    </w:p>
    <w:p w:rsidR="006B60FB" w:rsidRPr="007E42CE" w:rsidRDefault="008D7CD7" w:rsidP="00E60BBA">
      <w:pPr>
        <w:pStyle w:val="Heading1"/>
        <w:spacing w:after="120"/>
        <w:jc w:val="both"/>
      </w:pPr>
      <w:r>
        <w:rPr>
          <w:noProof/>
        </w:rPr>
        <w:t>Introduction</w:t>
      </w:r>
    </w:p>
    <w:p w:rsidR="00DB3D3A" w:rsidRDefault="00DB3D3A" w:rsidP="00E60BBA">
      <w:pPr>
        <w:pStyle w:val="Heading2"/>
        <w:spacing w:after="120"/>
        <w:jc w:val="both"/>
        <w:rPr>
          <w:noProof/>
        </w:rPr>
      </w:pPr>
      <w:r>
        <w:rPr>
          <w:noProof/>
        </w:rPr>
        <w:t>Background</w:t>
      </w:r>
    </w:p>
    <w:p w:rsidR="008D5567" w:rsidRDefault="008D5567" w:rsidP="00E60BBA">
      <w:pPr>
        <w:spacing w:after="120"/>
        <w:jc w:val="both"/>
      </w:pPr>
      <w:r w:rsidRPr="00DB3D3A">
        <w:rPr>
          <w:noProof/>
        </w:rPr>
        <w:t>Although</w:t>
      </w:r>
      <w:r>
        <w:rPr>
          <w:noProof/>
        </w:rPr>
        <w:t xml:space="preserve"> </w:t>
      </w:r>
      <w:r w:rsidRPr="006B60FB">
        <w:rPr>
          <w:noProof/>
        </w:rPr>
        <w:t>Augmented Realit</w:t>
      </w:r>
      <w:r w:rsidRPr="00DB3D3A">
        <w:rPr>
          <w:noProof/>
        </w:rPr>
        <w:t xml:space="preserve"> </w:t>
      </w:r>
      <w:r>
        <w:rPr>
          <w:noProof/>
        </w:rPr>
        <w:t>(AR)</w:t>
      </w:r>
      <w:r w:rsidRPr="006B60FB">
        <w:rPr>
          <w:noProof/>
        </w:rPr>
        <w:t xml:space="preserve"> </w:t>
      </w:r>
      <w:r>
        <w:rPr>
          <w:noProof/>
        </w:rPr>
        <w:t xml:space="preserve"> </w:t>
      </w:r>
      <w:r w:rsidRPr="00DB3D3A">
        <w:rPr>
          <w:noProof/>
        </w:rPr>
        <w:t xml:space="preserve">technology </w:t>
      </w:r>
      <w:r>
        <w:rPr>
          <w:noProof/>
        </w:rPr>
        <w:t>has</w:t>
      </w:r>
      <w:r w:rsidRPr="00DB3D3A">
        <w:rPr>
          <w:noProof/>
        </w:rPr>
        <w:t xml:space="preserve"> existed for decades, </w:t>
      </w:r>
      <w:r>
        <w:rPr>
          <w:noProof/>
        </w:rPr>
        <w:t>it is</w:t>
      </w:r>
      <w:r w:rsidRPr="00DB3D3A">
        <w:rPr>
          <w:noProof/>
        </w:rPr>
        <w:t xml:space="preserve"> by far </w:t>
      </w:r>
      <w:r>
        <w:rPr>
          <w:noProof/>
        </w:rPr>
        <w:t>one</w:t>
      </w:r>
      <w:r w:rsidRPr="00DB3D3A">
        <w:rPr>
          <w:noProof/>
        </w:rPr>
        <w:t xml:space="preserve"> of the hottest tech topics in 2016. AR is hanging in there and gaining traction in </w:t>
      </w:r>
      <w:r w:rsidRPr="008D5567">
        <w:rPr>
          <w:noProof/>
        </w:rPr>
        <w:t>flashy</w:t>
      </w:r>
      <w:r w:rsidRPr="00DB3D3A">
        <w:rPr>
          <w:noProof/>
        </w:rPr>
        <w:t xml:space="preserve"> ways.</w:t>
      </w:r>
      <w:r>
        <w:t xml:space="preserve"> </w:t>
      </w:r>
      <w:r>
        <w:rPr>
          <w:noProof/>
        </w:rPr>
        <w:t>AR</w:t>
      </w:r>
      <w:r w:rsidR="006B60FB" w:rsidRPr="006B60FB">
        <w:rPr>
          <w:noProof/>
        </w:rPr>
        <w:t xml:space="preserve"> is a technology which allows </w:t>
      </w:r>
      <w:r w:rsidR="006B60FB" w:rsidRPr="00D61F80">
        <w:rPr>
          <w:noProof/>
        </w:rPr>
        <w:t>computer</w:t>
      </w:r>
      <w:r w:rsidR="00D61F80">
        <w:rPr>
          <w:noProof/>
        </w:rPr>
        <w:t>-</w:t>
      </w:r>
      <w:r w:rsidR="006B60FB" w:rsidRPr="00D61F80">
        <w:rPr>
          <w:noProof/>
        </w:rPr>
        <w:t>generated</w:t>
      </w:r>
      <w:r w:rsidR="006B60FB" w:rsidRPr="006B60FB">
        <w:rPr>
          <w:noProof/>
        </w:rPr>
        <w:t xml:space="preserve"> virtual imagery </w:t>
      </w:r>
      <w:r w:rsidR="006B60FB" w:rsidRPr="00D61F80">
        <w:rPr>
          <w:noProof/>
        </w:rPr>
        <w:t xml:space="preserve">to </w:t>
      </w:r>
      <w:r w:rsidR="00D61F80">
        <w:rPr>
          <w:noProof/>
        </w:rPr>
        <w:t>overlay physical objects exactly</w:t>
      </w:r>
      <w:r w:rsidR="006B60FB" w:rsidRPr="006B60FB">
        <w:rPr>
          <w:noProof/>
        </w:rPr>
        <w:t xml:space="preserve"> in real time.  Unlike virtual reality (VR), where the user </w:t>
      </w:r>
      <w:r w:rsidR="006B60FB" w:rsidRPr="00D61F80">
        <w:rPr>
          <w:noProof/>
        </w:rPr>
        <w:t>is completely immersed</w:t>
      </w:r>
      <w:r w:rsidR="006B60FB" w:rsidRPr="006B60FB">
        <w:rPr>
          <w:noProof/>
        </w:rPr>
        <w:t xml:space="preserve"> in a virtual environment, AR allows the user to interact with the virtual images using real objects in a seamless way.</w:t>
      </w:r>
      <w:r w:rsidR="00EB07D9" w:rsidRPr="00EB07D9">
        <w:rPr>
          <w:noProof/>
        </w:rPr>
        <w:t xml:space="preserve"> </w:t>
      </w:r>
      <w:r w:rsidR="00552B9F" w:rsidRPr="00D61F80">
        <w:rPr>
          <w:noProof/>
        </w:rPr>
        <w:t>Azuma</w:t>
      </w:r>
      <w:r w:rsidR="00552B9F" w:rsidRPr="006B60FB">
        <w:t xml:space="preserve"> [</w:t>
      </w:r>
      <w:r w:rsidR="00552B9F">
        <w:t>1</w:t>
      </w:r>
      <w:r w:rsidR="00552B9F" w:rsidRPr="006B60FB">
        <w:t xml:space="preserve">] provides a commonly accepted definition of AR as a </w:t>
      </w:r>
      <w:r w:rsidR="00552B9F" w:rsidRPr="00D61F80">
        <w:rPr>
          <w:noProof/>
        </w:rPr>
        <w:t>technology</w:t>
      </w:r>
      <w:r w:rsidR="00552B9F" w:rsidRPr="006B60FB">
        <w:t xml:space="preserve"> which (1) combines real and virtual imagery, (2) is </w:t>
      </w:r>
      <w:r w:rsidR="00552B9F" w:rsidRPr="00D61F80">
        <w:rPr>
          <w:noProof/>
        </w:rPr>
        <w:t>interactive</w:t>
      </w:r>
      <w:r w:rsidR="00552B9F" w:rsidRPr="006B60FB">
        <w:t xml:space="preserve"> in real time, and (3) registers the virtual imagery with the real world. As such there are many possible domains that could benefit from the use of AR technology such as engineering, </w:t>
      </w:r>
      <w:r w:rsidR="00552B9F" w:rsidRPr="00C2263F">
        <w:rPr>
          <w:noProof/>
        </w:rPr>
        <w:t>entertainment</w:t>
      </w:r>
      <w:r w:rsidR="00552B9F" w:rsidRPr="006B60FB">
        <w:t xml:space="preserve"> and education.</w:t>
      </w:r>
      <w:r w:rsidR="00301A5D">
        <w:t xml:space="preserve"> </w:t>
      </w:r>
    </w:p>
    <w:p w:rsidR="0052635F" w:rsidRDefault="00301A5D" w:rsidP="00E60BBA">
      <w:pPr>
        <w:spacing w:after="120"/>
        <w:jc w:val="both"/>
      </w:pPr>
      <w:r>
        <w:t>Many early users who experienced AR technology mainly through the games, so game maybe the most interesting and efficiency channel to popularize the AR to the public.</w:t>
      </w:r>
      <w:r w:rsidR="004C68C4">
        <w:t xml:space="preserve"> </w:t>
      </w:r>
      <w:r w:rsidR="00F97CDA">
        <w:t xml:space="preserve"> One example is Pokémon GO, which </w:t>
      </w:r>
      <w:r w:rsidR="00F97CDA" w:rsidRPr="00F97CDA">
        <w:t xml:space="preserve">has been a huge phenomenon </w:t>
      </w:r>
      <w:r w:rsidR="00F97CDA">
        <w:t>with g</w:t>
      </w:r>
      <w:r w:rsidR="00F97CDA" w:rsidRPr="00F97CDA">
        <w:t xml:space="preserve">amers all over the world reliving their childhood through the </w:t>
      </w:r>
      <w:r w:rsidR="00F97CDA">
        <w:t>AR</w:t>
      </w:r>
      <w:r w:rsidR="00F97CDA" w:rsidRPr="00F97CDA">
        <w:t xml:space="preserve"> game</w:t>
      </w:r>
      <w:r w:rsidR="00392274">
        <w:t xml:space="preserve"> [6]</w:t>
      </w:r>
      <w:r w:rsidR="00F97CDA" w:rsidRPr="00F97CDA">
        <w:t>.</w:t>
      </w:r>
      <w:r w:rsidR="00F97CDA">
        <w:t xml:space="preserve"> However, as </w:t>
      </w:r>
      <w:r w:rsidR="00F97CDA" w:rsidRPr="008D5567">
        <w:rPr>
          <w:noProof/>
        </w:rPr>
        <w:t>a</w:t>
      </w:r>
      <w:r w:rsidR="008D5567">
        <w:rPr>
          <w:noProof/>
        </w:rPr>
        <w:t>n</w:t>
      </w:r>
      <w:r w:rsidR="00F97CDA" w:rsidRPr="008D5567">
        <w:rPr>
          <w:noProof/>
        </w:rPr>
        <w:t xml:space="preserve"> AR</w:t>
      </w:r>
      <w:r w:rsidR="00F97CDA">
        <w:t xml:space="preserve"> product, Pokémon Go just adapts location-based service </w:t>
      </w:r>
      <w:r w:rsidR="0041633B">
        <w:t>(</w:t>
      </w:r>
      <w:r w:rsidR="00F97CDA">
        <w:t>LBS</w:t>
      </w:r>
      <w:r w:rsidR="0041633B">
        <w:t>)</w:t>
      </w:r>
      <w:r w:rsidR="00F97CDA">
        <w:t xml:space="preserve"> and basic vision-based tracking techniques in AR</w:t>
      </w:r>
      <w:r w:rsidR="00392274">
        <w:t>. Since</w:t>
      </w:r>
      <w:r w:rsidR="0052635F">
        <w:t xml:space="preserve"> </w:t>
      </w:r>
      <w:r w:rsidR="001717D0">
        <w:t>co-located collaboration Augmented Reality can blend the physical and virtual worlds so that real objects can be used to interact with three-dimensional digital content and increase shared understanding</w:t>
      </w:r>
      <w:r w:rsidR="00515FE9">
        <w:t xml:space="preserve">, which </w:t>
      </w:r>
      <w:r w:rsidR="00515FE9" w:rsidRPr="00515FE9">
        <w:t>significantly enhance face-to-face collaboration</w:t>
      </w:r>
      <w:r w:rsidR="00515FE9">
        <w:t xml:space="preserve">. </w:t>
      </w:r>
      <w:r w:rsidR="00515FE9" w:rsidRPr="007555BA">
        <w:rPr>
          <w:noProof/>
        </w:rPr>
        <w:t>This is</w:t>
      </w:r>
      <w:r w:rsidR="00515FE9">
        <w:t xml:space="preserve"> </w:t>
      </w:r>
      <w:r w:rsidR="00C54B84">
        <w:t>the</w:t>
      </w:r>
      <w:r w:rsidR="00515FE9">
        <w:t xml:space="preserve"> technology that current mobile game could apply </w:t>
      </w:r>
      <w:r w:rsidR="00C54B84">
        <w:t>to improve the AR game development furtherly.</w:t>
      </w:r>
      <w:r w:rsidR="00515FE9">
        <w:t xml:space="preserve"> </w:t>
      </w:r>
    </w:p>
    <w:p w:rsidR="008D30C6" w:rsidRDefault="008D30C6" w:rsidP="00E60BBA">
      <w:pPr>
        <w:spacing w:after="120"/>
        <w:jc w:val="both"/>
      </w:pPr>
      <w:r>
        <w:t xml:space="preserve">This research focuses on the field of how collaborative AR application could </w:t>
      </w:r>
      <w:r w:rsidRPr="007555BA">
        <w:rPr>
          <w:noProof/>
        </w:rPr>
        <w:t>be used</w:t>
      </w:r>
      <w:r>
        <w:t xml:space="preserve"> in</w:t>
      </w:r>
      <w:r w:rsidR="008D5567">
        <w:t xml:space="preserve"> the</w:t>
      </w:r>
      <w:r>
        <w:t xml:space="preserve"> </w:t>
      </w:r>
      <w:r w:rsidRPr="008D5567">
        <w:rPr>
          <w:noProof/>
        </w:rPr>
        <w:t>mobile</w:t>
      </w:r>
      <w:r>
        <w:t xml:space="preserve"> game industry based on previous collaborative AR studies.</w:t>
      </w:r>
    </w:p>
    <w:p w:rsidR="008D30C6" w:rsidRDefault="008D30C6" w:rsidP="00E60BBA">
      <w:pPr>
        <w:pStyle w:val="Heading2"/>
        <w:spacing w:after="120"/>
        <w:jc w:val="both"/>
        <w:rPr>
          <w:noProof/>
        </w:rPr>
      </w:pPr>
      <w:r>
        <w:rPr>
          <w:noProof/>
        </w:rPr>
        <w:t>Prior Work</w:t>
      </w:r>
    </w:p>
    <w:p w:rsidR="008D30C6" w:rsidRDefault="008D30C6" w:rsidP="00E60BBA">
      <w:pPr>
        <w:autoSpaceDE w:val="0"/>
        <w:autoSpaceDN w:val="0"/>
        <w:adjustRightInd w:val="0"/>
        <w:spacing w:after="120" w:line="240" w:lineRule="auto"/>
        <w:jc w:val="both"/>
      </w:pPr>
      <w:r w:rsidRPr="008D30C6">
        <w:t>Although single user AR applicati</w:t>
      </w:r>
      <w:r>
        <w:t xml:space="preserve">ons </w:t>
      </w:r>
      <w:r w:rsidRPr="008D5567">
        <w:rPr>
          <w:noProof/>
        </w:rPr>
        <w:t>were studied</w:t>
      </w:r>
      <w:r>
        <w:t xml:space="preserve"> for </w:t>
      </w:r>
      <w:r w:rsidRPr="008D5567">
        <w:rPr>
          <w:noProof/>
        </w:rPr>
        <w:t>decades</w:t>
      </w:r>
      <w:r w:rsidR="008D5567">
        <w:rPr>
          <w:noProof/>
        </w:rPr>
        <w:t>,</w:t>
      </w:r>
      <w:r>
        <w:t xml:space="preserve"> it </w:t>
      </w:r>
      <w:r w:rsidRPr="008D30C6">
        <w:t>was not until the mid-nineties that the firs</w:t>
      </w:r>
      <w:r>
        <w:t xml:space="preserve">t collaborative AR applications </w:t>
      </w:r>
      <w:r w:rsidRPr="008D5567">
        <w:rPr>
          <w:noProof/>
        </w:rPr>
        <w:t>were developed</w:t>
      </w:r>
      <w:r w:rsidRPr="008D30C6">
        <w:t xml:space="preserve">. </w:t>
      </w:r>
      <w:r w:rsidRPr="00956F37">
        <w:rPr>
          <w:noProof/>
        </w:rPr>
        <w:t>The Studiersube [2] and Shared Space projects [3] showed that AR could support remote and co-located activities in ways that w</w:t>
      </w:r>
      <w:r w:rsidR="00276F34">
        <w:rPr>
          <w:noProof/>
        </w:rPr>
        <w:t xml:space="preserve">ould otherwise be impossible </w:t>
      </w:r>
      <w:r w:rsidRPr="00956F37">
        <w:rPr>
          <w:noProof/>
        </w:rPr>
        <w:t>.</w:t>
      </w:r>
      <w:r>
        <w:rPr>
          <w:noProof/>
        </w:rPr>
        <w:t xml:space="preserve"> </w:t>
      </w:r>
      <w:r>
        <w:t xml:space="preserve">Since </w:t>
      </w:r>
      <w:r w:rsidRPr="008D30C6">
        <w:t xml:space="preserve">that time there have been </w:t>
      </w:r>
      <w:r w:rsidR="008D5567">
        <w:rPr>
          <w:noProof/>
        </w:rPr>
        <w:t>some</w:t>
      </w:r>
      <w:r w:rsidRPr="008D30C6">
        <w:t xml:space="preserve"> exce</w:t>
      </w:r>
      <w:r>
        <w:t xml:space="preserve">llent examples of collaborative </w:t>
      </w:r>
      <w:r w:rsidRPr="008D30C6">
        <w:t>AR interfaces prese</w:t>
      </w:r>
      <w:r>
        <w:t>nted</w:t>
      </w:r>
      <w:r w:rsidRPr="008D30C6">
        <w:t>.</w:t>
      </w:r>
    </w:p>
    <w:p w:rsidR="00656317" w:rsidRDefault="00656317" w:rsidP="00E60BBA">
      <w:pPr>
        <w:autoSpaceDE w:val="0"/>
        <w:autoSpaceDN w:val="0"/>
        <w:adjustRightInd w:val="0"/>
        <w:spacing w:after="120" w:line="240" w:lineRule="auto"/>
        <w:ind w:left="720" w:firstLine="720"/>
        <w:jc w:val="both"/>
      </w:pPr>
      <w:r w:rsidRPr="003D506B">
        <w:rPr>
          <w:noProof/>
          <w:lang w:val="en-US"/>
        </w:rPr>
        <w:lastRenderedPageBreak/>
        <w:drawing>
          <wp:inline distT="0" distB="0" distL="0" distR="0" wp14:anchorId="5CB07274" wp14:editId="7823B2A4">
            <wp:extent cx="3950970" cy="1717629"/>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l="17796" t="26704" r="16236" b="22312"/>
                    <a:stretch/>
                  </pic:blipFill>
                  <pic:spPr>
                    <a:xfrm>
                      <a:off x="0" y="0"/>
                      <a:ext cx="3977050" cy="1728967"/>
                    </a:xfrm>
                    <a:prstGeom prst="rect">
                      <a:avLst/>
                    </a:prstGeom>
                  </pic:spPr>
                </pic:pic>
              </a:graphicData>
            </a:graphic>
          </wp:inline>
        </w:drawing>
      </w:r>
    </w:p>
    <w:p w:rsidR="008D5567" w:rsidRPr="00732534" w:rsidRDefault="008D5567" w:rsidP="00732534">
      <w:pPr>
        <w:spacing w:after="120"/>
      </w:pPr>
      <w:r w:rsidRPr="00732534">
        <w:t>Figure 1: One of the first interfaces to show the potential of AR for face-to-face collabora</w:t>
      </w:r>
      <w:r w:rsidR="00392274">
        <w:t xml:space="preserve">tion (StudierStube project) [2]. </w:t>
      </w:r>
    </w:p>
    <w:p w:rsidR="00656317" w:rsidRDefault="00656317" w:rsidP="00E60BBA">
      <w:pPr>
        <w:autoSpaceDE w:val="0"/>
        <w:autoSpaceDN w:val="0"/>
        <w:adjustRightInd w:val="0"/>
        <w:spacing w:after="120" w:line="240" w:lineRule="auto"/>
        <w:jc w:val="both"/>
        <w:rPr>
          <w:noProof/>
        </w:rPr>
      </w:pPr>
      <w:r w:rsidRPr="00C2263F">
        <w:rPr>
          <w:noProof/>
        </w:rPr>
        <w:t>For co-located collaboration, AR can be used to enhance a shared physical workspace and create an interface for 3D CSCW [</w:t>
      </w:r>
      <w:r>
        <w:rPr>
          <w:noProof/>
        </w:rPr>
        <w:t>5</w:t>
      </w:r>
      <w:r w:rsidRPr="00C2263F">
        <w:rPr>
          <w:noProof/>
        </w:rPr>
        <w:t xml:space="preserve">]. In testing with the Shared Space application, users found the interface very intuitive and conducive to real world collaboration, because unlike other interfaces, the groupware </w:t>
      </w:r>
      <w:r>
        <w:rPr>
          <w:noProof/>
        </w:rPr>
        <w:t xml:space="preserve">support can be kept </w:t>
      </w:r>
      <w:r w:rsidRPr="00C2263F">
        <w:rPr>
          <w:noProof/>
        </w:rPr>
        <w:t>simple and mostly left to social protocols [</w:t>
      </w:r>
      <w:r>
        <w:rPr>
          <w:noProof/>
        </w:rPr>
        <w:t>5</w:t>
      </w:r>
      <w:r w:rsidRPr="00C2263F">
        <w:rPr>
          <w:noProof/>
        </w:rPr>
        <w:t>].</w:t>
      </w:r>
      <w:r w:rsidRPr="00656317">
        <w:rPr>
          <w:noProof/>
        </w:rPr>
        <w:t xml:space="preserve"> </w:t>
      </w:r>
    </w:p>
    <w:p w:rsidR="00BA2301" w:rsidRDefault="00BA2301" w:rsidP="00BA2301">
      <w:pPr>
        <w:autoSpaceDE w:val="0"/>
        <w:autoSpaceDN w:val="0"/>
        <w:adjustRightInd w:val="0"/>
        <w:spacing w:after="120" w:line="240" w:lineRule="auto"/>
        <w:jc w:val="both"/>
        <w:rPr>
          <w:noProof/>
        </w:rPr>
      </w:pPr>
      <w:r>
        <w:rPr>
          <w:noProof/>
        </w:rPr>
        <w:t>The StudierStube researchers identify five key features of collaborative AR environments:</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Virtuality: Objects that don’t exist in the real world can be viewed and examined.</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 xml:space="preserve">Augmentation: </w:t>
      </w:r>
      <w:r w:rsidRPr="007555BA">
        <w:rPr>
          <w:noProof/>
        </w:rPr>
        <w:t>Real objects can be augmented by virtual annotations</w:t>
      </w:r>
      <w:r>
        <w:rPr>
          <w:noProof/>
        </w:rPr>
        <w:t>.</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Cooperation: Multiple users can see each other and cooperate in a natural way.</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Independence: Each user controls his independent viewpoint.</w:t>
      </w:r>
    </w:p>
    <w:p w:rsidR="00515FE9" w:rsidRDefault="00BA2301" w:rsidP="00BA2301">
      <w:pPr>
        <w:pStyle w:val="ListParagraph"/>
        <w:numPr>
          <w:ilvl w:val="0"/>
          <w:numId w:val="3"/>
        </w:numPr>
        <w:autoSpaceDE w:val="0"/>
        <w:autoSpaceDN w:val="0"/>
        <w:adjustRightInd w:val="0"/>
        <w:spacing w:after="120" w:line="240" w:lineRule="auto"/>
        <w:jc w:val="both"/>
        <w:rPr>
          <w:noProof/>
        </w:rPr>
      </w:pPr>
      <w:r>
        <w:rPr>
          <w:noProof/>
        </w:rPr>
        <w:t>Individuality: Displayed data can be different for each viewer.</w:t>
      </w:r>
    </w:p>
    <w:p w:rsidR="006F0390" w:rsidRDefault="00BA2301" w:rsidP="006F0390">
      <w:pPr>
        <w:autoSpaceDE w:val="0"/>
        <w:autoSpaceDN w:val="0"/>
        <w:adjustRightInd w:val="0"/>
        <w:spacing w:after="120" w:line="240" w:lineRule="auto"/>
        <w:jc w:val="both"/>
        <w:rPr>
          <w:noProof/>
        </w:rPr>
      </w:pPr>
      <w:r>
        <w:rPr>
          <w:noProof/>
        </w:rPr>
        <w:t xml:space="preserve">The value of these characteristics </w:t>
      </w:r>
      <w:r w:rsidRPr="007555BA">
        <w:rPr>
          <w:noProof/>
        </w:rPr>
        <w:t>is shown</w:t>
      </w:r>
      <w:r>
        <w:rPr>
          <w:noProof/>
        </w:rPr>
        <w:t xml:space="preserve"> by several user studies that compare collaborative AR interfaces to other technologies. Kiyokawa </w:t>
      </w:r>
      <w:bookmarkStart w:id="1" w:name="OLE_LINK22"/>
      <w:bookmarkStart w:id="2" w:name="OLE_LINK23"/>
      <w:r>
        <w:rPr>
          <w:noProof/>
        </w:rPr>
        <w:t xml:space="preserve">et. al. </w:t>
      </w:r>
      <w:bookmarkEnd w:id="1"/>
      <w:bookmarkEnd w:id="2"/>
      <w:r>
        <w:rPr>
          <w:noProof/>
        </w:rPr>
        <w:t>[8]</w:t>
      </w:r>
      <w:r w:rsidR="00D9457A">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Pr>
          <w:noProof/>
        </w:rPr>
        <w:instrText xml:space="preserve"> ADDIN EN.CITE </w:instrText>
      </w:r>
      <w:r w:rsidR="00E340CC">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Pr>
          <w:noProof/>
        </w:rPr>
        <w:instrText xml:space="preserve"> ADDIN EN.CITE.DATA </w:instrText>
      </w:r>
      <w:r w:rsidR="00E340CC">
        <w:rPr>
          <w:noProof/>
        </w:rPr>
      </w:r>
      <w:r w:rsidR="00E340CC">
        <w:rPr>
          <w:noProof/>
        </w:rPr>
        <w:fldChar w:fldCharType="end"/>
      </w:r>
      <w:r w:rsidR="00D9457A">
        <w:rPr>
          <w:noProof/>
        </w:rPr>
      </w:r>
      <w:r w:rsidR="00D9457A">
        <w:rPr>
          <w:noProof/>
        </w:rPr>
        <w:fldChar w:fldCharType="end"/>
      </w:r>
      <w:r w:rsidR="00E340CC">
        <w:rPr>
          <w:noProof/>
        </w:rPr>
        <w:t xml:space="preserve"> </w:t>
      </w:r>
      <w:r>
        <w:rPr>
          <w:noProof/>
        </w:rPr>
        <w:t xml:space="preserve"> have conducted an experiment to compare gaze and gesture awareness when the same task </w:t>
      </w:r>
      <w:r w:rsidRPr="007555BA">
        <w:rPr>
          <w:noProof/>
        </w:rPr>
        <w:t>is performed</w:t>
      </w:r>
      <w:r>
        <w:rPr>
          <w:noProof/>
        </w:rPr>
        <w:t xml:space="preserve"> in an AR interface and an immersive virtual environment.</w:t>
      </w:r>
      <w:r w:rsidR="006F0390">
        <w:rPr>
          <w:noProof/>
        </w:rPr>
        <w:t xml:space="preserve"> Similarly, collaborative AR interfaces can produce communication behaviors that are more similar to unmediated face-to-face collaboration that to screen based collaboration.</w:t>
      </w:r>
    </w:p>
    <w:p w:rsidR="00B00BF3" w:rsidRDefault="00B00BF3" w:rsidP="00B00BF3">
      <w:pPr>
        <w:autoSpaceDE w:val="0"/>
        <w:autoSpaceDN w:val="0"/>
        <w:adjustRightInd w:val="0"/>
        <w:spacing w:after="120" w:line="240" w:lineRule="auto"/>
        <w:jc w:val="both"/>
        <w:rPr>
          <w:noProof/>
        </w:rPr>
      </w:pPr>
      <w:r>
        <w:rPr>
          <w:noProof/>
        </w:rPr>
        <w:t>Augmented Reality techniques can be used to develop fundamentally different interfaces for face-to-fa</w:t>
      </w:r>
      <w:r w:rsidR="00D01E48">
        <w:rPr>
          <w:noProof/>
        </w:rPr>
        <w:t xml:space="preserve">ce and remote collaboration [8]. </w:t>
      </w:r>
      <w:r>
        <w:rPr>
          <w:noProof/>
        </w:rPr>
        <w:t xml:space="preserve"> This is because AR provide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eamless interaction between real and virtual environment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ability to enhance reality</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presence of spatial cues for face-to-face and remote collaboration</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upport of a tangible interface metaphor</w:t>
      </w:r>
    </w:p>
    <w:p w:rsidR="00155D5C" w:rsidRDefault="00B00BF3" w:rsidP="00155D5C">
      <w:pPr>
        <w:pStyle w:val="ListParagraph"/>
        <w:numPr>
          <w:ilvl w:val="0"/>
          <w:numId w:val="5"/>
        </w:numPr>
        <w:autoSpaceDE w:val="0"/>
        <w:autoSpaceDN w:val="0"/>
        <w:adjustRightInd w:val="0"/>
        <w:spacing w:after="120" w:line="240" w:lineRule="auto"/>
        <w:jc w:val="both"/>
        <w:rPr>
          <w:noProof/>
        </w:rPr>
      </w:pPr>
      <w:r>
        <w:rPr>
          <w:noProof/>
        </w:rPr>
        <w:t>The ability to transition smoothly between reality and virtuality</w:t>
      </w:r>
    </w:p>
    <w:p w:rsidR="002F2E1B" w:rsidRDefault="00155D5C" w:rsidP="00155D5C">
      <w:pPr>
        <w:spacing w:after="120"/>
        <w:jc w:val="both"/>
      </w:pPr>
      <w:r>
        <w:t xml:space="preserve">Another important milestone for the combination of VR and Scientific Visualisation was the development of the virtual wind tunnel at NASA-AMES by Steve Bryson. </w:t>
      </w:r>
      <w:r w:rsidRPr="007555BA">
        <w:rPr>
          <w:noProof/>
        </w:rPr>
        <w:t>Using a BOOM device and a</w:t>
      </w:r>
      <w:r w:rsidR="0007565D">
        <w:rPr>
          <w:noProof/>
        </w:rPr>
        <w:t xml:space="preserve"> data gIove as interaction tool</w:t>
      </w:r>
      <w:r>
        <w:t>, scientists were able to see and interact with true stereoscopic images of a flow field visualisation. A follow-up project, the distributed wind tunnel [</w:t>
      </w:r>
      <w:r w:rsidR="00967FF5">
        <w:t>10</w:t>
      </w:r>
      <w:r>
        <w:t xml:space="preserve">] </w:t>
      </w:r>
      <w:r w:rsidRPr="007555BA">
        <w:rPr>
          <w:noProof/>
        </w:rPr>
        <w:t>was developed</w:t>
      </w:r>
      <w:r>
        <w:t>, which divided computation in a distributed system for better efficiency, and allowed multiple users to experience the simulation at the same time. Collaboration in a distributed virtual environment, not necessarily limited to scientific visualisation has been proposed by Fahl</w:t>
      </w:r>
      <w:r w:rsidR="00AB490D">
        <w:t>e</w:t>
      </w:r>
      <w:r>
        <w:t xml:space="preserve">n et </w:t>
      </w:r>
      <w:r w:rsidRPr="007555BA">
        <w:rPr>
          <w:noProof/>
        </w:rPr>
        <w:t>al</w:t>
      </w:r>
      <w:r>
        <w:t xml:space="preserve"> [</w:t>
      </w:r>
      <w:r w:rsidR="005E03C9">
        <w:t>10</w:t>
      </w:r>
      <w:r>
        <w:t>]</w:t>
      </w:r>
      <w:r w:rsidR="006349F4">
        <w:t>.</w:t>
      </w:r>
    </w:p>
    <w:p w:rsidR="00DC25F6" w:rsidRDefault="00392274" w:rsidP="00155D5C">
      <w:pPr>
        <w:spacing w:after="120"/>
        <w:jc w:val="both"/>
      </w:pPr>
      <w:r>
        <w:t>One of the most useful reference project is the collaborative ARvita [7</w:t>
      </w:r>
      <w:r w:rsidR="00597299">
        <w:t>] (</w:t>
      </w:r>
      <w:r w:rsidR="00597299" w:rsidRPr="00597299">
        <w:rPr>
          <w:color w:val="0070C0"/>
        </w:rPr>
        <w:t>Figure 2</w:t>
      </w:r>
      <w:r w:rsidR="00597299">
        <w:t xml:space="preserve">) </w:t>
      </w:r>
      <w:r>
        <w:t>developed for the eng</w:t>
      </w:r>
      <w:r w:rsidR="00D65053">
        <w:t>i</w:t>
      </w:r>
      <w:r w:rsidR="00166157">
        <w:t>neering education and practice</w:t>
      </w:r>
      <w:r w:rsidR="00D65053">
        <w:t>pr</w:t>
      </w:r>
      <w:r w:rsidR="00166157">
        <w:t>. ARvita pr</w:t>
      </w:r>
      <w:r w:rsidR="00D65053">
        <w:t xml:space="preserve">ovides a fundamental framework of the collaborate AR </w:t>
      </w:r>
      <w:r w:rsidR="00DC25F6">
        <w:t>software structure (</w:t>
      </w:r>
      <w:r w:rsidR="00DC25F6" w:rsidRPr="00DC25F6">
        <w:rPr>
          <w:color w:val="0070C0"/>
        </w:rPr>
        <w:t>Figure 3</w:t>
      </w:r>
      <w:r w:rsidR="00DC25F6">
        <w:t>)</w:t>
      </w:r>
      <w:r w:rsidR="00D65053">
        <w:t xml:space="preserve">. </w:t>
      </w:r>
    </w:p>
    <w:p w:rsidR="00392274" w:rsidRDefault="00D65053" w:rsidP="00155D5C">
      <w:pPr>
        <w:spacing w:after="120"/>
        <w:jc w:val="both"/>
      </w:pPr>
      <w:r w:rsidRPr="00D65053">
        <w:rPr>
          <w:noProof/>
          <w:lang w:val="en-US"/>
        </w:rPr>
        <w:lastRenderedPageBreak/>
        <w:drawing>
          <wp:inline distT="0" distB="0" distL="0" distR="0" wp14:anchorId="38B8C412" wp14:editId="2346C04E">
            <wp:extent cx="5731510" cy="1313815"/>
            <wp:effectExtent l="0" t="0" r="254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8"/>
                    <a:stretch>
                      <a:fillRect/>
                    </a:stretch>
                  </pic:blipFill>
                  <pic:spPr>
                    <a:xfrm>
                      <a:off x="0" y="0"/>
                      <a:ext cx="5731510" cy="1313815"/>
                    </a:xfrm>
                    <a:prstGeom prst="rect">
                      <a:avLst/>
                    </a:prstGeom>
                  </pic:spPr>
                </pic:pic>
              </a:graphicData>
            </a:graphic>
          </wp:inline>
        </w:drawing>
      </w:r>
    </w:p>
    <w:p w:rsidR="00D65053" w:rsidRPr="00D65053" w:rsidRDefault="007911A2" w:rsidP="00D65053">
      <w:pPr>
        <w:spacing w:after="120"/>
        <w:jc w:val="both"/>
        <w:rPr>
          <w:lang w:val="en-US"/>
        </w:rPr>
      </w:pPr>
      <w:r>
        <w:t xml:space="preserve">              </w:t>
      </w:r>
      <w:r w:rsidR="00D65053">
        <w:t xml:space="preserve"> </w:t>
      </w:r>
      <w:r w:rsidR="00D65053" w:rsidRPr="00D65053">
        <w:rPr>
          <w:lang w:val="en-US"/>
        </w:rPr>
        <w:t xml:space="preserve">Figure </w:t>
      </w:r>
      <w:r w:rsidR="007D58F7">
        <w:rPr>
          <w:lang w:val="en-US"/>
        </w:rPr>
        <w:t>2</w:t>
      </w:r>
      <w:r w:rsidR="00D65053" w:rsidRPr="00D65053">
        <w:rPr>
          <w:lang w:val="en-US"/>
        </w:rPr>
        <w:t>: Two users are observing the animation lying on the table</w:t>
      </w:r>
      <w:r w:rsidR="00D65053">
        <w:rPr>
          <w:lang w:val="en-US"/>
        </w:rPr>
        <w:t xml:space="preserve"> through the ARvita [7]</w:t>
      </w:r>
      <w:r w:rsidR="00D65053" w:rsidRPr="00D65053">
        <w:rPr>
          <w:lang w:val="en-US"/>
        </w:rPr>
        <w:t>.</w:t>
      </w:r>
    </w:p>
    <w:p w:rsidR="00D65053" w:rsidRDefault="000E1C1F" w:rsidP="000E1C1F">
      <w:pPr>
        <w:spacing w:after="120"/>
        <w:ind w:left="720" w:firstLine="720"/>
        <w:jc w:val="both"/>
        <w:rPr>
          <w:lang w:val="en-US"/>
        </w:rPr>
      </w:pPr>
      <w:r>
        <w:rPr>
          <w:lang w:val="en-US"/>
        </w:rPr>
        <w:t xml:space="preserve">    </w:t>
      </w:r>
      <w:r w:rsidR="00F557E7" w:rsidRPr="00F557E7">
        <w:rPr>
          <w:noProof/>
          <w:lang w:val="en-US"/>
        </w:rPr>
        <w:drawing>
          <wp:inline distT="0" distB="0" distL="0" distR="0" wp14:anchorId="304DCE53" wp14:editId="33F11DAB">
            <wp:extent cx="3543300" cy="2438619"/>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9"/>
                    <a:stretch>
                      <a:fillRect/>
                    </a:stretch>
                  </pic:blipFill>
                  <pic:spPr>
                    <a:xfrm>
                      <a:off x="0" y="0"/>
                      <a:ext cx="3550805" cy="2443784"/>
                    </a:xfrm>
                    <a:prstGeom prst="rect">
                      <a:avLst/>
                    </a:prstGeom>
                  </pic:spPr>
                </pic:pic>
              </a:graphicData>
            </a:graphic>
          </wp:inline>
        </w:drawing>
      </w:r>
    </w:p>
    <w:p w:rsidR="00F557E7" w:rsidRDefault="00F557E7" w:rsidP="00155D5C">
      <w:pPr>
        <w:spacing w:after="120"/>
        <w:jc w:val="both"/>
        <w:rPr>
          <w:noProof/>
        </w:rPr>
      </w:pPr>
      <w:r>
        <w:rPr>
          <w:noProof/>
        </w:rPr>
        <w:t>Figure 3</w:t>
      </w:r>
      <w:r w:rsidRPr="00F557E7">
        <w:rPr>
          <w:noProof/>
        </w:rPr>
        <w:t>: The  software architecture of ARVita  conforms to the model-view-controller pattern. The  arrow indicates a ‘belongs to’  re</w:t>
      </w:r>
      <w:r>
        <w:rPr>
          <w:noProof/>
        </w:rPr>
        <w:t>lationship</w:t>
      </w:r>
      <w:r w:rsidR="00541867">
        <w:rPr>
          <w:noProof/>
        </w:rPr>
        <w:t xml:space="preserve"> [7]</w:t>
      </w:r>
      <w:r w:rsidR="006F3239">
        <w:rPr>
          <w:noProof/>
        </w:rPr>
        <w:t>.</w:t>
      </w:r>
    </w:p>
    <w:p w:rsidR="002F560B" w:rsidRPr="002F560B" w:rsidRDefault="002E141E" w:rsidP="0091576E">
      <w:pPr>
        <w:tabs>
          <w:tab w:val="num" w:pos="720"/>
        </w:tabs>
        <w:spacing w:after="120"/>
        <w:jc w:val="both"/>
      </w:pPr>
      <w:r>
        <w:rPr>
          <w:noProof/>
        </w:rPr>
        <w:t>In the fileld of games, aimed to</w:t>
      </w:r>
      <w:r w:rsidR="0017690A">
        <w:rPr>
          <w:noProof/>
        </w:rPr>
        <w:t xml:space="preserve"> explore the different perception of situational awareness and presence in a physical and an AR environment,</w:t>
      </w:r>
      <w:r w:rsidR="002F560B">
        <w:rPr>
          <w:noProof/>
        </w:rPr>
        <w:t xml:space="preserve">  </w:t>
      </w:r>
      <w:r w:rsidR="002F560B" w:rsidRPr="004E17EF">
        <w:t>Dragos Datcu</w:t>
      </w:r>
      <w:r w:rsidR="002F560B">
        <w:t xml:space="preserve"> [4] employed a </w:t>
      </w:r>
      <w:r w:rsidR="0017690A">
        <w:t xml:space="preserve">collaborative </w:t>
      </w:r>
      <w:r w:rsidR="002F560B">
        <w:t xml:space="preserve">game whose goal is to jointly build a tower with virtual </w:t>
      </w:r>
      <w:r>
        <w:t>blocks.</w:t>
      </w:r>
      <w:r w:rsidR="0091576E" w:rsidRPr="0091576E">
        <w:t xml:space="preserve"> </w:t>
      </w:r>
      <w:r w:rsidR="0091576E">
        <w:t>The study further identifies necessary future research with regard to the perception of presence and awareness in AR.</w:t>
      </w:r>
    </w:p>
    <w:p w:rsidR="00261C6D" w:rsidRPr="00261C6D" w:rsidRDefault="00261C6D" w:rsidP="00261C6D">
      <w:pPr>
        <w:pStyle w:val="Heading3"/>
      </w:pPr>
      <w:r w:rsidRPr="00261C6D">
        <w:t>Tracking</w:t>
      </w:r>
    </w:p>
    <w:p w:rsidR="009A6048" w:rsidRPr="000A587D" w:rsidRDefault="00166157" w:rsidP="000A587D">
      <w:pPr>
        <w:autoSpaceDE w:val="0"/>
        <w:autoSpaceDN w:val="0"/>
        <w:adjustRightInd w:val="0"/>
        <w:spacing w:after="120" w:line="240" w:lineRule="auto"/>
        <w:jc w:val="both"/>
        <w:rPr>
          <w:noProof/>
        </w:rPr>
      </w:pPr>
      <w:r>
        <w:rPr>
          <w:noProof/>
        </w:rPr>
        <w:t>Tracking is acknowledged as the foundamenta</w:t>
      </w:r>
      <w:r w:rsidR="000A587D">
        <w:rPr>
          <w:noProof/>
        </w:rPr>
        <w:t>l challenge in the AR community. T</w:t>
      </w:r>
      <w:r w:rsidR="002F2E1B">
        <w:rPr>
          <w:noProof/>
        </w:rPr>
        <w:t>echnically, the position of objects is determined by a dedicated tracking sensor, and a representation of the physical model is rendered in background colour to resolve the occlusion problem among physical and virtual objects.</w:t>
      </w:r>
      <w:r w:rsidR="00060B38" w:rsidRPr="00060B38">
        <w:rPr>
          <w:noProof/>
        </w:rPr>
        <w:t xml:space="preserve"> Without a highly accurate estimation of the position and orientation of the camera, it is impossible to render a spatially correct overlay of graphical information</w:t>
      </w:r>
      <w:r w:rsidR="00060B38">
        <w:rPr>
          <w:noProof/>
        </w:rPr>
        <w:t>.</w:t>
      </w:r>
      <w:r w:rsidR="001436FD" w:rsidRPr="001436FD">
        <w:rPr>
          <w:noProof/>
        </w:rPr>
        <w:t xml:space="preserve"> Jan Fischer</w:t>
      </w:r>
      <w:r w:rsidR="001436FD">
        <w:rPr>
          <w:noProof/>
        </w:rPr>
        <w:t xml:space="preserve"> [19]</w:t>
      </w:r>
      <w:r w:rsidR="001436FD" w:rsidRPr="001436FD">
        <w:rPr>
          <w:noProof/>
        </w:rPr>
        <w:t xml:space="preserve"> present</w:t>
      </w:r>
      <w:r w:rsidR="001436FD">
        <w:rPr>
          <w:noProof/>
        </w:rPr>
        <w:t>ed</w:t>
      </w:r>
      <w:r w:rsidR="001436FD" w:rsidRPr="001436FD">
        <w:rPr>
          <w:noProof/>
        </w:rPr>
        <w:t xml:space="preserve"> a hybrid tracking scheme for medical augmented reality based on a certified medical tracking system</w:t>
      </w:r>
      <w:r w:rsidR="001436FD">
        <w:rPr>
          <w:noProof/>
        </w:rPr>
        <w:t>.</w:t>
      </w:r>
      <w:r w:rsidR="000A587D">
        <w:rPr>
          <w:noProof/>
        </w:rPr>
        <w:t xml:space="preserve"> And </w:t>
      </w:r>
      <w:r w:rsidR="009A6048" w:rsidRPr="005E3EBE">
        <w:t xml:space="preserve">The ﬁducial marker tracking method and </w:t>
      </w:r>
      <w:r w:rsidR="009A6048">
        <w:t>t</w:t>
      </w:r>
      <w:r w:rsidR="009A6048" w:rsidRPr="005E3EBE">
        <w:t>he natural marker tracking method</w:t>
      </w:r>
      <w:r w:rsidR="009A6048">
        <w:t xml:space="preserve"> are both options f</w:t>
      </w:r>
      <w:r w:rsidR="009535F6">
        <w:t xml:space="preserve">or the tabletop augmented </w:t>
      </w:r>
      <w:r w:rsidR="00F97196">
        <w:t>reality software</w:t>
      </w:r>
      <w:r w:rsidR="00F802D7">
        <w:t xml:space="preserve"> ARvita, where</w:t>
      </w:r>
      <w:r w:rsidR="003D11FD">
        <w:t xml:space="preserve"> </w:t>
      </w:r>
      <w:r w:rsidR="003D11FD">
        <w:rPr>
          <w:lang w:val="en-US"/>
        </w:rPr>
        <w:t>t</w:t>
      </w:r>
      <w:r w:rsidR="009A6048" w:rsidRPr="0086646D">
        <w:rPr>
          <w:lang w:val="en-US"/>
        </w:rPr>
        <w:t>he natural marker offers the advantage of not depending on special predeﬁned visual features</w:t>
      </w:r>
      <w:r w:rsidR="009A6048">
        <w:rPr>
          <w:lang w:val="en-US"/>
        </w:rPr>
        <w:t xml:space="preserve">. </w:t>
      </w:r>
    </w:p>
    <w:p w:rsidR="00C13CE9" w:rsidRDefault="00C13CE9" w:rsidP="00C13CE9">
      <w:pPr>
        <w:spacing w:after="120"/>
        <w:jc w:val="both"/>
      </w:pPr>
      <w:r>
        <w:t>Naturally, first inroad</w:t>
      </w:r>
      <w:r>
        <w:t xml:space="preserve">s in tracking on mobile devices </w:t>
      </w:r>
      <w:r>
        <w:t>themselves focused into fiducial</w:t>
      </w:r>
      <w:r>
        <w:t xml:space="preserve"> marker tracking. Nevertheless, </w:t>
      </w:r>
      <w:r>
        <w:t>only few solutions for mobi</w:t>
      </w:r>
      <w:r>
        <w:t xml:space="preserve">le phones have been reported in </w:t>
      </w:r>
      <w:r>
        <w:t xml:space="preserve">literature. In 2003 </w:t>
      </w:r>
      <w:bookmarkStart w:id="3" w:name="OLE_LINK24"/>
      <w:bookmarkStart w:id="4" w:name="OLE_LINK25"/>
      <w:r>
        <w:t xml:space="preserve">Wagner </w:t>
      </w:r>
      <w:bookmarkEnd w:id="3"/>
      <w:bookmarkEnd w:id="4"/>
      <w:r>
        <w:t>et.</w:t>
      </w:r>
      <w:r>
        <w:t xml:space="preserve"> al ported ARToolKit to Windows </w:t>
      </w:r>
      <w:r>
        <w:t>CE and thus created the first sel</w:t>
      </w:r>
      <w:r>
        <w:t>f-contained AR application [2</w:t>
      </w:r>
      <w:r w:rsidR="00B94756">
        <w:t>6</w:t>
      </w:r>
      <w:r>
        <w:t xml:space="preserve">] </w:t>
      </w:r>
      <w:r>
        <w:t>on an off-the-shelf embedded devic</w:t>
      </w:r>
      <w:r>
        <w:t xml:space="preserve">e. This port later evolved into </w:t>
      </w:r>
      <w:r>
        <w:t>the ARToolKitPlus tracking libr</w:t>
      </w:r>
      <w:r>
        <w:t>ary [27]. In 2005 Henrysson [</w:t>
      </w:r>
      <w:r w:rsidR="00FF647D">
        <w:t>2</w:t>
      </w:r>
      <w:r>
        <w:t xml:space="preserve">8] </w:t>
      </w:r>
      <w:r>
        <w:t>created a Symbian port of AR</w:t>
      </w:r>
      <w:r>
        <w:t xml:space="preserve">ToolKit, partially based on the </w:t>
      </w:r>
      <w:r>
        <w:t>ARToolKitPlus source code.</w:t>
      </w:r>
      <w:r>
        <w:t xml:space="preserve"> In 2004 Möhring [</w:t>
      </w:r>
      <w:r w:rsidR="00FF647D">
        <w:t>29</w:t>
      </w:r>
      <w:r>
        <w:t xml:space="preserve">] created a </w:t>
      </w:r>
      <w:r>
        <w:t>tracking solution for mobile phones that tracks color-coded 3D</w:t>
      </w:r>
      <w:r>
        <w:t xml:space="preserve"> </w:t>
      </w:r>
      <w:r>
        <w:t>marker shapes. Around the same time Rohs created the</w:t>
      </w:r>
      <w:r>
        <w:t xml:space="preserve"> </w:t>
      </w:r>
      <w:r>
        <w:t>VisualCodes system for</w:t>
      </w:r>
      <w:r>
        <w:t xml:space="preserve"> </w:t>
      </w:r>
      <w:r>
        <w:lastRenderedPageBreak/>
        <w:t>sm</w:t>
      </w:r>
      <w:r>
        <w:t>artphones [</w:t>
      </w:r>
      <w:r w:rsidR="001F4C60">
        <w:t>3</w:t>
      </w:r>
      <w:r>
        <w:t xml:space="preserve">0]. Both techniques </w:t>
      </w:r>
      <w:r>
        <w:t>provide only simple tracking o</w:t>
      </w:r>
      <w:r>
        <w:t xml:space="preserve">f 2D position on the screen, 1D </w:t>
      </w:r>
      <w:r>
        <w:t>rotation and a very coar</w:t>
      </w:r>
      <w:r>
        <w:t xml:space="preserve">se distance measure. Similarly, </w:t>
      </w:r>
      <w:r>
        <w:t>TinyMotion [</w:t>
      </w:r>
      <w:r w:rsidR="00004E4A">
        <w:t>31</w:t>
      </w:r>
      <w:r>
        <w:t>] tracks in real-ti</w:t>
      </w:r>
      <w:r>
        <w:t xml:space="preserve">me using optical flow, but does </w:t>
      </w:r>
      <w:r>
        <w:t>not deliver any kind of pose estimatio</w:t>
      </w:r>
      <w:r>
        <w:t xml:space="preserve">n. Takacs et al. recently </w:t>
      </w:r>
      <w:r>
        <w:t>implemented the SURF algorit</w:t>
      </w:r>
      <w:r>
        <w:t>hm for mobile phones [</w:t>
      </w:r>
      <w:r w:rsidR="00A5079D">
        <w:t>32</w:t>
      </w:r>
      <w:r>
        <w:t xml:space="preserve">]. They </w:t>
      </w:r>
      <w:r>
        <w:t>do not target real-time 6</w:t>
      </w:r>
      <w:r w:rsidR="0006402C" w:rsidRPr="0006402C">
        <w:t xml:space="preserve"> </w:t>
      </w:r>
      <w:r w:rsidR="0006402C" w:rsidRPr="0006402C">
        <w:t>degrees of freedom</w:t>
      </w:r>
      <w:r w:rsidR="0006402C" w:rsidRPr="0006402C">
        <w:t xml:space="preserve"> (DOF)</w:t>
      </w:r>
      <w:r w:rsidR="0006402C">
        <w:t xml:space="preserve"> pose</w:t>
      </w:r>
      <w:r>
        <w:t xml:space="preserve"> estimation, but maximum </w:t>
      </w:r>
      <w:r>
        <w:t xml:space="preserve">detection quality. Hence, </w:t>
      </w:r>
      <w:r>
        <w:t xml:space="preserve">their approach is two orders of </w:t>
      </w:r>
      <w:r>
        <w:t>magnitude slower than the work presented here.</w:t>
      </w:r>
    </w:p>
    <w:p w:rsidR="00E340CC" w:rsidRDefault="00E340CC" w:rsidP="006163EF">
      <w:pPr>
        <w:spacing w:after="120"/>
        <w:jc w:val="both"/>
      </w:pPr>
      <w:r>
        <w:t>New opportunities in mobile phone interaction have emerged with the integration of cameras into the phones. By analysing the video stream captured by the camera, using simple image processing on the phone, it is possible to estimate the movement of the device. This can be used in a number of ways such as providing a 6 DOF interface, or recognizing objects to make the phone context aware.</w:t>
      </w:r>
      <w:r w:rsidRPr="00E340CC">
        <w:t xml:space="preserve"> Anders</w:t>
      </w:r>
      <w:r>
        <w:t xml:space="preserve"> </w:t>
      </w:r>
      <w:bookmarkStart w:id="5" w:name="OLE_LINK26"/>
      <w:bookmarkStart w:id="6" w:name="OLE_LINK27"/>
      <w:r>
        <w:rPr>
          <w:noProof/>
        </w:rPr>
        <w:t xml:space="preserve">Henrysson </w:t>
      </w:r>
      <w:bookmarkEnd w:id="5"/>
      <w:bookmarkEnd w:id="6"/>
      <w:r>
        <w:rPr>
          <w:noProof/>
        </w:rPr>
        <w:t>et</w:t>
      </w:r>
      <w:r w:rsidR="00424DA4">
        <w:rPr>
          <w:noProof/>
        </w:rPr>
        <w:t>.</w:t>
      </w:r>
      <w:r>
        <w:rPr>
          <w:noProof/>
        </w:rPr>
        <w:t xml:space="preserve"> </w:t>
      </w:r>
      <w:r w:rsidR="00424DA4">
        <w:rPr>
          <w:noProof/>
        </w:rPr>
        <w:t>a</w:t>
      </w:r>
      <w:r>
        <w:rPr>
          <w:noProof/>
        </w:rPr>
        <w:t>l</w:t>
      </w:r>
      <w:r w:rsidR="00424DA4">
        <w:rPr>
          <w:noProof/>
        </w:rPr>
        <w:t>.</w:t>
      </w:r>
      <w:r>
        <w:t xml:space="preserve"> [16] provide the first example of using phone motion to manipulate graphical objects in 6 DOF to create virtual scenes.</w:t>
      </w:r>
      <w:r w:rsidR="00294958" w:rsidRPr="00294958">
        <w:t xml:space="preserve"> </w:t>
      </w:r>
      <w:r w:rsidR="00294958">
        <w:t>By analyzing the video</w:t>
      </w:r>
      <w:r w:rsidR="00294958">
        <w:t xml:space="preserve"> stream captured by the camera, using </w:t>
      </w:r>
      <w:r w:rsidR="00294958">
        <w:t>simple</w:t>
      </w:r>
      <w:r w:rsidR="00294958">
        <w:t xml:space="preserve"> image processing on the phone, it is </w:t>
      </w:r>
      <w:r w:rsidR="00294958">
        <w:t>possible to estimate the movement of the device.</w:t>
      </w:r>
      <w:r w:rsidR="006163EF">
        <w:t xml:space="preserve"> This </w:t>
      </w:r>
      <w:r w:rsidR="006163EF">
        <w:t>can be used in a numbe</w:t>
      </w:r>
      <w:r w:rsidR="006163EF">
        <w:t xml:space="preserve">r of ways such as providing a 6 </w:t>
      </w:r>
      <w:bookmarkStart w:id="7" w:name="OLE_LINK28"/>
      <w:bookmarkStart w:id="8" w:name="OLE_LINK29"/>
      <w:r w:rsidR="006163EF">
        <w:t xml:space="preserve">DOF </w:t>
      </w:r>
      <w:bookmarkEnd w:id="7"/>
      <w:bookmarkEnd w:id="8"/>
      <w:r w:rsidR="006163EF">
        <w:t>interface, or recogn</w:t>
      </w:r>
      <w:r w:rsidR="006163EF">
        <w:t xml:space="preserve">izing objects to make the phone </w:t>
      </w:r>
      <w:r w:rsidR="006163EF">
        <w:t>context aware</w:t>
      </w:r>
    </w:p>
    <w:p w:rsidR="00696EE3" w:rsidRDefault="00060B38" w:rsidP="003E29AA">
      <w:pPr>
        <w:tabs>
          <w:tab w:val="num" w:pos="720"/>
        </w:tabs>
        <w:spacing w:after="120"/>
        <w:jc w:val="both"/>
      </w:pPr>
      <w:r w:rsidRPr="00060B38">
        <w:t xml:space="preserve">Many </w:t>
      </w:r>
      <w:r w:rsidR="003E29AA">
        <w:t xml:space="preserve">mobile </w:t>
      </w:r>
      <w:r w:rsidRPr="00060B38">
        <w:t xml:space="preserve">systems already exist that offer Location Based Services (LBS) with a variety of services (from only visualisation and navigation to update of information) for different applications. </w:t>
      </w:r>
      <w:r w:rsidR="0055609E">
        <w:rPr>
          <w:noProof/>
        </w:rPr>
        <w:t xml:space="preserve">All of them however rely on GPS positioning. How to use LBS as a tracking method for the CAR is a new field need to be focused on. </w:t>
      </w:r>
      <w:r w:rsidR="00064DA7" w:rsidRPr="00064DA7">
        <w:t>Zlatanova</w:t>
      </w:r>
      <w:r w:rsidR="00064DA7">
        <w:t xml:space="preserve"> [18] presented New ideas for users tracking for LBS, which are motivated by and linked to the OpenGIS Consortium (OGC) specifications for Location Services and related OGC specifications for Web Services i</w:t>
      </w:r>
      <w:r w:rsidR="00FE7461">
        <w:t>n an outdoor AR reality system</w:t>
      </w:r>
      <w:r w:rsidR="00064DA7">
        <w:t>.</w:t>
      </w:r>
    </w:p>
    <w:p w:rsidR="008669BC" w:rsidRDefault="008C66C9" w:rsidP="008C66C9">
      <w:pPr>
        <w:tabs>
          <w:tab w:val="num" w:pos="720"/>
        </w:tabs>
        <w:spacing w:after="120"/>
        <w:jc w:val="both"/>
      </w:pPr>
      <w:r>
        <w:t>Point-based approaches u</w:t>
      </w:r>
      <w:r>
        <w:t xml:space="preserve">se interest point detectors and </w:t>
      </w:r>
      <w:r>
        <w:t>matching schemes to associate 2D locations</w:t>
      </w:r>
      <w:r>
        <w:t xml:space="preserve"> in the video image </w:t>
      </w:r>
      <w:r>
        <w:t xml:space="preserve">with 3D locations. The location </w:t>
      </w:r>
      <w:r>
        <w:t xml:space="preserve">invariance afforded by interest point detectors is </w:t>
      </w:r>
      <w:r>
        <w:t>attractive</w:t>
      </w:r>
      <w:r>
        <w:t xml:space="preserve"> for localization without prior </w:t>
      </w:r>
      <w:r>
        <w:t>knowledge and wi</w:t>
      </w:r>
      <w:r>
        <w:t xml:space="preserve">de-base line matching. However, computation </w:t>
      </w:r>
      <w:r>
        <w:t>of descriptors that are invariant across large view</w:t>
      </w:r>
      <w:r>
        <w:t xml:space="preserve"> changes is </w:t>
      </w:r>
      <w:r>
        <w:t xml:space="preserve">usually </w:t>
      </w:r>
      <w:r>
        <w:t>expensive. Tracking</w:t>
      </w:r>
      <w:r w:rsidR="00116717">
        <w:t xml:space="preserve"> from natural features i</w:t>
      </w:r>
      <w:r w:rsidR="00116717">
        <w:t xml:space="preserve">s a complex problem and usually </w:t>
      </w:r>
      <w:r w:rsidR="00116717">
        <w:t>demands high computational power. I</w:t>
      </w:r>
      <w:r w:rsidR="00116717">
        <w:t xml:space="preserve">t is therefore difficult to use </w:t>
      </w:r>
      <w:r w:rsidR="00116717">
        <w:t>natural feature tracking in m</w:t>
      </w:r>
      <w:r w:rsidR="00116717">
        <w:t xml:space="preserve">obile applications of Augmented </w:t>
      </w:r>
      <w:r w:rsidR="00116717">
        <w:t>Reality (AR), which must</w:t>
      </w:r>
      <w:r w:rsidR="00116717">
        <w:t xml:space="preserve"> run with limited computational </w:t>
      </w:r>
      <w:r w:rsidR="00116717">
        <w:t>resources, such as on Tablet PCs</w:t>
      </w:r>
      <w:r w:rsidR="00116717">
        <w:t xml:space="preserve">. </w:t>
      </w:r>
      <w:r w:rsidR="008669BC">
        <w:t>Two techniques (</w:t>
      </w:r>
      <w:r w:rsidR="008669BC" w:rsidRPr="00642961">
        <w:t>SIFT and Ferns</w:t>
      </w:r>
      <w:r w:rsidR="008669BC">
        <w:t xml:space="preserve">) for natural feature tracking in real-time on mobile phones was presented by </w:t>
      </w:r>
      <w:r w:rsidR="008669BC" w:rsidRPr="0058427A">
        <w:rPr>
          <w:noProof/>
        </w:rPr>
        <w:t>Daniel Wagner</w:t>
      </w:r>
      <w:r w:rsidR="008669BC">
        <w:rPr>
          <w:noProof/>
        </w:rPr>
        <w:t xml:space="preserve"> et. al.</w:t>
      </w:r>
      <w:r w:rsidR="008669BC" w:rsidRPr="00642961">
        <w:rPr>
          <w:noProof/>
        </w:rPr>
        <w:t xml:space="preserve"> </w:t>
      </w:r>
      <w:r w:rsidR="008669BC">
        <w:rPr>
          <w:noProof/>
        </w:rPr>
        <w:t>[20]</w:t>
      </w:r>
      <w:r w:rsidR="008669BC">
        <w:t>.</w:t>
      </w:r>
      <w:r w:rsidR="008669BC">
        <w:rPr>
          <w:noProof/>
        </w:rPr>
        <w:t xml:space="preserve"> </w:t>
      </w:r>
      <w:r w:rsidR="008669BC">
        <w:t>They achieved interactive frame rates of up to 20Hz for natural feature tracking from textured planar targets on current-generation phones.</w:t>
      </w:r>
    </w:p>
    <w:p w:rsidR="00261C6D" w:rsidRDefault="00261C6D" w:rsidP="003E29AA">
      <w:pPr>
        <w:tabs>
          <w:tab w:val="num" w:pos="720"/>
        </w:tabs>
        <w:spacing w:after="120"/>
        <w:jc w:val="both"/>
      </w:pPr>
      <w:r w:rsidRPr="00261C6D">
        <w:t>Kyungyeon Moon</w:t>
      </w:r>
      <w:r w:rsidR="001519AD" w:rsidRPr="001519AD">
        <w:rPr>
          <w:noProof/>
        </w:rPr>
        <w:t xml:space="preserve"> </w:t>
      </w:r>
      <w:r w:rsidR="001519AD">
        <w:rPr>
          <w:noProof/>
        </w:rPr>
        <w:t xml:space="preserve">et. al. </w:t>
      </w:r>
      <w:r>
        <w:t xml:space="preserve"> [9] selected a pragmatic and </w:t>
      </w:r>
      <w:r>
        <w:t>inexpensive solution with a Creative Interactive Gestur</w:t>
      </w:r>
      <w:r>
        <w:t>e Camera that detects the near</w:t>
      </w:r>
      <w:r>
        <w:t xml:space="preserve">est hand in front of camera. </w:t>
      </w:r>
      <w:r w:rsidR="001C1595">
        <w:t>They found that i</w:t>
      </w:r>
      <w:r w:rsidR="007B6BED">
        <w:t>nteracting augmented objects</w:t>
      </w:r>
      <w:r w:rsidR="007B6BED">
        <w:t xml:space="preserve"> with human hands in the system </w:t>
      </w:r>
      <w:r w:rsidR="00272747">
        <w:t>strengthened</w:t>
      </w:r>
      <w:r w:rsidR="007B6BED">
        <w:t xml:space="preserve"> the basis of how to control games. </w:t>
      </w:r>
      <w:r w:rsidR="00272747">
        <w:t>Their</w:t>
      </w:r>
      <w:r w:rsidR="007B6BED">
        <w:t xml:space="preserve"> m</w:t>
      </w:r>
      <w:r w:rsidR="007B6BED">
        <w:t xml:space="preserve">ethod is more powerful than the </w:t>
      </w:r>
      <w:r w:rsidR="007B6BED">
        <w:t>conventional immovable-video game using cumbersome equipment and mobile game.</w:t>
      </w:r>
    </w:p>
    <w:p w:rsidR="00E340CC" w:rsidRDefault="003E29AA" w:rsidP="00A615D0">
      <w:pPr>
        <w:pStyle w:val="Heading3"/>
      </w:pPr>
      <w:r>
        <w:rPr>
          <w:lang w:val="en-US"/>
        </w:rPr>
        <w:t xml:space="preserve">Mobile </w:t>
      </w:r>
      <w:r w:rsidR="00A615D0" w:rsidRPr="00A615D0">
        <w:t xml:space="preserve">CAR applications </w:t>
      </w:r>
    </w:p>
    <w:p w:rsidR="006D498C" w:rsidRDefault="00A615D0" w:rsidP="00377343">
      <w:pPr>
        <w:spacing w:after="120"/>
        <w:jc w:val="both"/>
      </w:pPr>
      <w:r>
        <w:t xml:space="preserve">Any </w:t>
      </w:r>
      <w:r w:rsidR="00AD50E6">
        <w:t>collaborative augmented reality (</w:t>
      </w:r>
      <w:r>
        <w:t>CAR</w:t>
      </w:r>
      <w:r w:rsidR="00AD50E6">
        <w:t>)</w:t>
      </w:r>
      <w:r>
        <w:t xml:space="preserve"> application needs a device equipped with an on-board camera, CPU and display. The most common devices used for CAR applications are Tablet PCs or mobile phones. </w:t>
      </w:r>
      <w:r w:rsidR="00377343">
        <w:t xml:space="preserve">Mobile phones </w:t>
      </w:r>
      <w:r w:rsidR="00377343">
        <w:t xml:space="preserve">are an ideal platform </w:t>
      </w:r>
      <w:r w:rsidR="00377343">
        <w:t xml:space="preserve">for AR thanks to the integrated </w:t>
      </w:r>
      <w:r w:rsidR="00377343">
        <w:t>camera that allows hi</w:t>
      </w:r>
      <w:r w:rsidR="00377343">
        <w:t xml:space="preserve">gh quality optical tracking. In </w:t>
      </w:r>
      <w:r w:rsidR="00377343">
        <w:t>addition to integrated ca</w:t>
      </w:r>
      <w:r w:rsidR="00377343">
        <w:t xml:space="preserve">meras the current generation of </w:t>
      </w:r>
      <w:r w:rsidR="00377343">
        <w:t>phones have full color displays, fast processors and even</w:t>
      </w:r>
      <w:r w:rsidR="00377343">
        <w:t xml:space="preserve"> </w:t>
      </w:r>
      <w:r w:rsidR="00377343">
        <w:t>dedicated 3D graphics chips</w:t>
      </w:r>
      <w:r w:rsidR="00577BF6">
        <w:t xml:space="preserve"> [16]</w:t>
      </w:r>
      <w:r w:rsidR="00377343">
        <w:t>.</w:t>
      </w:r>
      <w:r w:rsidR="00377343">
        <w:t xml:space="preserve"> Moreover, m</w:t>
      </w:r>
      <w:r w:rsidR="00960417">
        <w:t xml:space="preserve">obile phones </w:t>
      </w:r>
      <w:r>
        <w:t>are more wearable devices than tablet PCs and, therefore, they are more suitable for many CAR applications designed for daily life common situations [17].</w:t>
      </w:r>
      <w:r w:rsidR="00DC3C9B">
        <w:t xml:space="preserve"> </w:t>
      </w:r>
      <w:r w:rsidR="006D498C">
        <w:t xml:space="preserve">Mobile augmented reality </w:t>
      </w:r>
      <w:r w:rsidR="006D498C">
        <w:lastRenderedPageBreak/>
        <w:t>systems such as the Touring Machine [22] and the applications developed within the OCAR project [23] provide information about the mobile environment by superimposing text into the user’s view.</w:t>
      </w:r>
    </w:p>
    <w:p w:rsidR="00AD50E6" w:rsidRDefault="00AD50E6" w:rsidP="00AD50E6">
      <w:pPr>
        <w:spacing w:after="120"/>
        <w:jc w:val="both"/>
      </w:pPr>
      <w:r>
        <w:t>The Augmented Reality marker tracking process in CAR applications can be split into four stages</w:t>
      </w:r>
      <w:r w:rsidR="00A078F3">
        <w:t>: t</w:t>
      </w:r>
      <w:r>
        <w:t>he first stage is denoted as image acquisition stage, and it consists of obtaining an image from the camera’s flow. In the second stage, markers are detected from the image obtained before. Using the position of this markers, the third stage consists of drawing a 3D object on the image. Finally, in the fourth phase, this information (for example, the position(s) of the mark(s)) is sent to the other application nodes through some kind of broadcast communication. The first three phases are similar on any AR application [2</w:t>
      </w:r>
      <w:r w:rsidR="008A310E">
        <w:t>0</w:t>
      </w:r>
      <w:r>
        <w:t xml:space="preserve">], but the last one can be performed by using different technologies like </w:t>
      </w:r>
      <w:bookmarkStart w:id="9" w:name="OLE_LINK3"/>
      <w:bookmarkStart w:id="10" w:name="OLE_LINK4"/>
      <w:r>
        <w:t>WiFi, 3G or Bluetooth</w:t>
      </w:r>
      <w:bookmarkEnd w:id="9"/>
      <w:bookmarkEnd w:id="10"/>
      <w:r>
        <w:t>. Although there are some classic CAR applications that uses Bluetooth, usuallyWiFi or 3G technologies are used, since the use of Bluetooth severely limits the spatial range of transmission.</w:t>
      </w:r>
    </w:p>
    <w:p w:rsidR="00751601" w:rsidRDefault="00751601" w:rsidP="00751601">
      <w:pPr>
        <w:spacing w:after="120"/>
        <w:jc w:val="both"/>
      </w:pPr>
      <w:r>
        <w:t>One approach to overcome the</w:t>
      </w:r>
      <w:r>
        <w:t xml:space="preserve"> resource constraints of mobile </w:t>
      </w:r>
      <w:r>
        <w:t xml:space="preserve">devices is to outsource tracking </w:t>
      </w:r>
      <w:r>
        <w:t xml:space="preserve">to PCs connected via a wireless </w:t>
      </w:r>
      <w:r>
        <w:t>connection. All of these approac</w:t>
      </w:r>
      <w:r>
        <w:t xml:space="preserve">hes suffer from low performance </w:t>
      </w:r>
      <w:r>
        <w:t>due to restricted bandwidth as well a</w:t>
      </w:r>
      <w:r>
        <w:t xml:space="preserve">s the imposed infrastructure </w:t>
      </w:r>
      <w:r>
        <w:t>dependency, which limits scal</w:t>
      </w:r>
      <w:r>
        <w:t xml:space="preserve">ability in the number of client </w:t>
      </w:r>
      <w:r>
        <w:t>devices. The AR-PDA project [</w:t>
      </w:r>
      <w:r w:rsidR="00B33FDA">
        <w:t>21</w:t>
      </w:r>
      <w:r>
        <w:t xml:space="preserve">] used digital image streaming </w:t>
      </w:r>
      <w:r>
        <w:t>from and to an application server, o</w:t>
      </w:r>
      <w:r>
        <w:t xml:space="preserve">utsourcing all processing tasks </w:t>
      </w:r>
      <w:r>
        <w:t>of the AR application reducing the client device to a pure display</w:t>
      </w:r>
      <w:r>
        <w:t xml:space="preserve"> </w:t>
      </w:r>
      <w:r>
        <w:t>plus camera.</w:t>
      </w:r>
    </w:p>
    <w:p w:rsidR="00CA0A79" w:rsidRDefault="00CA0A79" w:rsidP="00CA0A79">
      <w:pPr>
        <w:pStyle w:val="Heading3"/>
      </w:pPr>
      <w:bookmarkStart w:id="11" w:name="OLE_LINK5"/>
      <w:bookmarkStart w:id="12" w:name="OLE_LINK6"/>
      <w:r>
        <w:rPr>
          <w:rFonts w:hint="eastAsia"/>
        </w:rPr>
        <w:t xml:space="preserve">Collaborative </w:t>
      </w:r>
      <w:r>
        <w:t>Interaction</w:t>
      </w:r>
    </w:p>
    <w:bookmarkEnd w:id="11"/>
    <w:bookmarkEnd w:id="12"/>
    <w:p w:rsidR="00306851" w:rsidRDefault="00DA4DF1" w:rsidP="00344AA0">
      <w:pPr>
        <w:spacing w:after="120"/>
        <w:jc w:val="both"/>
      </w:pPr>
      <w:r>
        <w:t>Natural communication can be supported in the virtual reality environment with the combination of aura and distributed services [</w:t>
      </w:r>
      <w:r w:rsidR="008E18E3">
        <w:t>11</w:t>
      </w:r>
      <w:r>
        <w:t xml:space="preserve">]. </w:t>
      </w:r>
      <w:r w:rsidR="00CA0A79">
        <w:t>In collaborative AR systems multiple users share at least one common place within the environment. The users can collaborate in two ways: either face-to-face or remote or in a combination of both ways. Each user has his or her own view on the private and shared objects of the augmented space</w:t>
      </w:r>
      <w:r w:rsidR="00306851">
        <w:t>.</w:t>
      </w:r>
      <w:r w:rsidR="00306851" w:rsidRPr="00306851">
        <w:t xml:space="preserve"> Holger</w:t>
      </w:r>
      <w:r w:rsidR="00306851">
        <w:t xml:space="preserve"> and </w:t>
      </w:r>
      <w:r w:rsidR="00306851" w:rsidRPr="00306851">
        <w:t>Michael</w:t>
      </w:r>
      <w:r w:rsidR="00306851">
        <w:t xml:space="preserve"> [24] relayed on tangible interaction techniques based on props to establish </w:t>
      </w:r>
      <w:r w:rsidR="002E3C39">
        <w:t>the</w:t>
      </w:r>
      <w:r w:rsidR="00306851">
        <w:t xml:space="preserve"> “</w:t>
      </w:r>
      <w:r w:rsidR="00306851" w:rsidRPr="00306851">
        <w:t>MagicMeeting”</w:t>
      </w:r>
      <w:r w:rsidR="00306851">
        <w:t xml:space="preserve"> collaborative interaction system.</w:t>
      </w:r>
      <w:r w:rsidR="00344AA0" w:rsidRPr="00344AA0">
        <w:t xml:space="preserve"> </w:t>
      </w:r>
    </w:p>
    <w:p w:rsidR="00C34BB1" w:rsidRDefault="00C34BB1" w:rsidP="00C34BB1">
      <w:pPr>
        <w:pStyle w:val="Heading3"/>
      </w:pPr>
      <w:r w:rsidRPr="00C34BB1">
        <w:t>Collaboration support</w:t>
      </w:r>
    </w:p>
    <w:p w:rsidR="002C39E4" w:rsidRDefault="00C34BB1" w:rsidP="004D0D18">
      <w:pPr>
        <w:spacing w:after="120"/>
        <w:jc w:val="both"/>
      </w:pPr>
      <w:r>
        <w:t>Software researchers have developed a number of shared virtual environments (SVEs) to support flexible spatial collaboration [</w:t>
      </w:r>
      <w:r w:rsidR="009458A6">
        <w:t>25</w:t>
      </w:r>
      <w:r>
        <w:t>]. These provide adaptable control over the location and scale of their coordinates. This flexibility helps coordinate different activities in 3D collaborative design. However, due to poor information about remote participants and communication delays, each participant has significant difficulty recognizing what other partners are doing.</w:t>
      </w:r>
      <w:r w:rsidR="004D0D18">
        <w:t xml:space="preserve"> </w:t>
      </w:r>
    </w:p>
    <w:p w:rsidR="00C34BB1" w:rsidRDefault="002C39E4" w:rsidP="002C39E4">
      <w:pPr>
        <w:spacing w:after="120"/>
        <w:jc w:val="both"/>
        <w:rPr>
          <w:noProof/>
        </w:rPr>
      </w:pPr>
      <w:r>
        <w:rPr>
          <w:noProof/>
        </w:rPr>
        <w:t>Conversely, researchers have recently made several attempts to construct more informative and natura</w:t>
      </w:r>
      <w:r w:rsidR="009458A6">
        <w:rPr>
          <w:noProof/>
        </w:rPr>
        <w:t>l collaborative workspaces [</w:t>
      </w:r>
      <w:r w:rsidR="005A4CED">
        <w:rPr>
          <w:noProof/>
        </w:rPr>
        <w:t>14</w:t>
      </w:r>
      <w:r w:rsidR="009458A6">
        <w:rPr>
          <w:noProof/>
        </w:rPr>
        <w:t>]</w:t>
      </w:r>
      <w:r>
        <w:rPr>
          <w:noProof/>
        </w:rPr>
        <w:t xml:space="preserve"> for colocated collaboration. Such workspaces permit face-to-face interaction and still support real-time 3D comput- er graphics from each participant’s viewpoint. By using optical see-through head-mounted displays (STHMDs) in a setup referred to as a shared aug-mented environment (SAE), participants can display virtual objects at any location.</w:t>
      </w:r>
      <w:r w:rsidRPr="009055FA">
        <w:rPr>
          <w:noProof/>
        </w:rPr>
        <w:t xml:space="preserve"> </w:t>
      </w:r>
      <w:r w:rsidR="004D0D18" w:rsidRPr="009055FA">
        <w:rPr>
          <w:noProof/>
        </w:rPr>
        <w:t>Kiyokawa</w:t>
      </w:r>
      <w:r w:rsidR="004D0D18">
        <w:t xml:space="preserve"> and </w:t>
      </w:r>
      <w:r w:rsidR="004D0D18" w:rsidRPr="009055FA">
        <w:rPr>
          <w:noProof/>
        </w:rPr>
        <w:t>Yokoya</w:t>
      </w:r>
      <w:r w:rsidR="004D0D18">
        <w:t xml:space="preserve"> [8] discovered that designers should use the same coordinates in their workspaces to enhance collaboration efficiency so that they can communicate with each other using their proprioception. Though there have been many shared workspaces for collaborative 3D design, few of them considered these findings.</w:t>
      </w:r>
    </w:p>
    <w:p w:rsidR="00DB3D3A" w:rsidRDefault="00DB3D3A" w:rsidP="008D7CD7">
      <w:pPr>
        <w:pStyle w:val="Heading1"/>
        <w:spacing w:after="120"/>
        <w:jc w:val="both"/>
        <w:rPr>
          <w:noProof/>
        </w:rPr>
      </w:pPr>
      <w:r>
        <w:rPr>
          <w:noProof/>
        </w:rPr>
        <w:t>Problem Definition</w:t>
      </w:r>
    </w:p>
    <w:p w:rsidR="00F72206" w:rsidRDefault="00301A5D" w:rsidP="00694DE8">
      <w:pPr>
        <w:autoSpaceDE w:val="0"/>
        <w:autoSpaceDN w:val="0"/>
        <w:adjustRightInd w:val="0"/>
        <w:spacing w:after="120" w:line="240" w:lineRule="auto"/>
        <w:jc w:val="both"/>
        <w:rPr>
          <w:noProof/>
        </w:rPr>
      </w:pPr>
      <w:r w:rsidRPr="00EB07D9">
        <w:rPr>
          <w:noProof/>
        </w:rPr>
        <w:t xml:space="preserve">While it may be some time before AR technology becomes mature, there are many issues, both technical and social, that should </w:t>
      </w:r>
      <w:r w:rsidRPr="00C2263F">
        <w:rPr>
          <w:noProof/>
        </w:rPr>
        <w:t>be pursued</w:t>
      </w:r>
      <w:r w:rsidRPr="00EB07D9">
        <w:rPr>
          <w:noProof/>
        </w:rPr>
        <w:t xml:space="preserve"> in the meantime. One of the important aspects is creating </w:t>
      </w:r>
      <w:r w:rsidRPr="00EB07D9">
        <w:rPr>
          <w:noProof/>
        </w:rPr>
        <w:lastRenderedPageBreak/>
        <w:t xml:space="preserve">appropriate interaction techniques for </w:t>
      </w:r>
      <w:r w:rsidR="00656317" w:rsidRPr="008D5567">
        <w:rPr>
          <w:noProof/>
        </w:rPr>
        <w:t>collab</w:t>
      </w:r>
      <w:r w:rsidR="008D5567">
        <w:rPr>
          <w:noProof/>
        </w:rPr>
        <w:t>o</w:t>
      </w:r>
      <w:r w:rsidR="00656317" w:rsidRPr="008D5567">
        <w:rPr>
          <w:noProof/>
        </w:rPr>
        <w:t>rative</w:t>
      </w:r>
      <w:r w:rsidR="00656317">
        <w:rPr>
          <w:noProof/>
        </w:rPr>
        <w:t xml:space="preserve"> </w:t>
      </w:r>
      <w:r w:rsidRPr="00EB07D9">
        <w:rPr>
          <w:noProof/>
        </w:rPr>
        <w:t>AR applications that allow end users to interact with virt</w:t>
      </w:r>
      <w:r>
        <w:rPr>
          <w:noProof/>
        </w:rPr>
        <w:t xml:space="preserve">ual content in an intuitive way. </w:t>
      </w:r>
      <w:r w:rsidR="00694DE8">
        <w:rPr>
          <w:noProof/>
        </w:rPr>
        <w:t xml:space="preserve"> </w:t>
      </w:r>
      <w:r w:rsidR="009A2AEE">
        <w:t xml:space="preserve">Most existing augmented applications are single user </w:t>
      </w:r>
      <w:r w:rsidR="009A2AEE" w:rsidRPr="007555BA">
        <w:rPr>
          <w:noProof/>
        </w:rPr>
        <w:t>setups</w:t>
      </w:r>
      <w:r w:rsidR="009A2AEE">
        <w:t xml:space="preserve"> or do not exploit the multi-user character of their systems</w:t>
      </w:r>
      <w:r w:rsidR="00694DE8">
        <w:t xml:space="preserve"> [2]</w:t>
      </w:r>
      <w:r w:rsidR="009A2AEE">
        <w:t xml:space="preserve">. Exceptions are the CAVE- </w:t>
      </w:r>
      <w:r w:rsidR="00BD4935">
        <w:t>System [1</w:t>
      </w:r>
      <w:r w:rsidR="00240C44">
        <w:t>2</w:t>
      </w:r>
      <w:r w:rsidR="00BD4935">
        <w:t>,1</w:t>
      </w:r>
      <w:r w:rsidR="00240C44">
        <w:t>3</w:t>
      </w:r>
      <w:r w:rsidR="00BD4935">
        <w:t>]</w:t>
      </w:r>
      <w:r w:rsidR="009A2AEE">
        <w:t>, the Responsive Workbench [1</w:t>
      </w:r>
      <w:r w:rsidR="00240C44">
        <w:t>4</w:t>
      </w:r>
      <w:r w:rsidR="00BD4935">
        <w:t>]</w:t>
      </w:r>
      <w:r w:rsidR="009A2AEE">
        <w:t xml:space="preserve"> and the Shared Space [</w:t>
      </w:r>
      <w:r w:rsidR="00E908DA">
        <w:t>3</w:t>
      </w:r>
      <w:r w:rsidR="009A2AEE">
        <w:t xml:space="preserve">] which are examples of multi-user augmented reality systems. </w:t>
      </w:r>
      <w:r w:rsidR="00656317" w:rsidRPr="00656317">
        <w:t>More recently researchers hav</w:t>
      </w:r>
      <w:r w:rsidR="00656317">
        <w:t xml:space="preserve">e begun exploring how mobile AR </w:t>
      </w:r>
      <w:r w:rsidR="00656317" w:rsidRPr="00656317">
        <w:t xml:space="preserve">platforms can be used to enhance face-to-face collaboration. </w:t>
      </w:r>
      <w:r w:rsidR="00167F6E">
        <w:t xml:space="preserve"> In this case, how to combine these </w:t>
      </w:r>
      <w:r w:rsidR="00167F6E" w:rsidRPr="008D5567">
        <w:t>research</w:t>
      </w:r>
      <w:r w:rsidR="00167F6E">
        <w:t xml:space="preserve"> with the mobile game developme</w:t>
      </w:r>
      <w:r w:rsidR="00F72206">
        <w:t xml:space="preserve">nt needs to be probed furtherly, </w:t>
      </w:r>
      <w:r w:rsidR="00F72206" w:rsidRPr="007555BA">
        <w:rPr>
          <w:noProof/>
        </w:rPr>
        <w:t>after</w:t>
      </w:r>
      <w:r w:rsidR="007555BA" w:rsidRPr="007555BA">
        <w:rPr>
          <w:noProof/>
        </w:rPr>
        <w:t xml:space="preserve"> </w:t>
      </w:r>
      <w:r w:rsidR="00F72206" w:rsidRPr="007555BA">
        <w:rPr>
          <w:noProof/>
        </w:rPr>
        <w:t>all</w:t>
      </w:r>
      <w:r w:rsidR="007555BA">
        <w:rPr>
          <w:noProof/>
        </w:rPr>
        <w:t>,</w:t>
      </w:r>
      <w:r w:rsidR="00F72206">
        <w:t xml:space="preserve"> there are some of the limitations of current collaborative interfaces</w:t>
      </w:r>
      <w:r w:rsidR="00706EE2">
        <w:t>.</w:t>
      </w:r>
      <w:r w:rsidR="00F72206">
        <w:t xml:space="preserve"> </w:t>
      </w:r>
      <w:r w:rsidR="00F72206">
        <w:fldChar w:fldCharType="begin"/>
      </w:r>
      <w:r w:rsidR="00F72206">
        <w:instrText xml:space="preserve"> ADDIN EN.CITE &lt;EndNote&gt;&lt;Cite ExcludeAuth="1" ExcludeYear="1"&gt;&lt;Author&gt;Billinghurst&lt;/Author&gt;&lt;Year&gt;2002&lt;/Year&gt;&lt;RecNum&gt;5&lt;/RecNum&gt;&lt;record&gt;&lt;rec-number&gt;5&lt;/rec-number&gt;&lt;foreign-keys&gt;&lt;key app="EN" db-id="t2wrsawa10ffp7ef0a9pfpzctz5frpadtdpt" timestamp="1471487132"&gt;5&lt;/key&gt;&lt;/foreign-keys&gt;&lt;ref-type name="Generic"&gt;13&lt;/ref-type&gt;&lt;contributors&gt;&lt;authors&gt;&lt;author&gt;Billinghurst, Mark&lt;/author&gt;&lt;author&gt;Kato, Hirokazu&lt;/author&gt;&lt;/authors&gt;&lt;/contributors&gt;&lt;titles&gt;&lt;title&gt;Collaborative augmented reality&lt;/title&gt;&lt;/titles&gt;&lt;pages&gt;64-70&lt;/pages&gt;&lt;volume&gt;45&lt;/volume&gt;&lt;number&gt;Generic&lt;/number&gt;&lt;keywords&gt;&lt;keyword&gt;COMPUTER SCIENCE, THEORY &amp;amp; METHODS&lt;/keyword&gt;&lt;keyword&gt;COMPUTER SCIENCE, SOFTWARE ENGINEERING&lt;/keyword&gt;&lt;keyword&gt;COMPUTER SCIENCE, HARDWARE &amp;amp; ARCHITECTURE&lt;/keyword&gt;&lt;keyword&gt;Systems design&lt;/keyword&gt;&lt;keyword&gt;Applications&lt;/keyword&gt;&lt;keyword&gt;Research&lt;/keyword&gt;&lt;keyword&gt;Virtual reality&lt;/keyword&gt;&lt;keyword&gt;Cooperation&lt;/keyword&gt;&lt;keyword&gt;Interfaces&lt;/keyword&gt;&lt;/keywords&gt;&lt;dates&gt;&lt;year&gt;2002&lt;/year&gt;&lt;/dates&gt;&lt;pub-location&gt;NEW YORK&lt;/pub-location&gt;&lt;publisher&gt;ACM&lt;/publisher&gt;&lt;isbn&gt;0001-0782&lt;/isbn&gt;&lt;urls&gt;&lt;related-urls&gt;&lt;url&gt;http://jcu.summon.serialssolutions.com/2.0.0/link/0/eLvHCXMwjV1LSwMxEB7UkyLUVqVrK-7Ba2ubbJLdYykWL73peUmyiSC2iLsVf74z--oDQW-75AHJTDJfJplvADgbT0YHe4IzKjFWchMxOpBZq4xPDOqXj41Wju0HzLXuj-wde12VF_q2pqweW7-iy1M09ExScDlXjDIXzObL7Q4sZJW5gI7KaAIbbs1IPFAzLsdVa7JIdrWPLSkYZJP_aobKHXTRgSYXl2v8gm92sxu3s8fl-OcQLqDTcEmHs0pbunDk1j3oNIkdwnqd9-Bsh6UQ_5YttWt-CXfzreZ8uVBvXktazyxE9EmQ_gpeFo_P86dRnWVhpIlcbmQRUbhk4jMp2YTpiXTcaO2F9RoPO1o7r2NGQuJeRk6Y2CKE8AhzFcpNC8Ov4VzTa_x1UUbtZX0IyaMSxyJx1uAmEdlYZzZDpOeVUHqqbABdnJT0oyLUSKuJCGDYyCHVhhw9tshTxonfR8VJAIO2uF5ne6X9SnJtp1MuZJIorgK4Pyhiac5SokVFC44Ahydp8V1gtV2Rt5VLSiEpoigqvwKY_qfavJY1MQsUN78NdwCnZWaZ8unvEE6Kz427hWPUpR_dXPOG&lt;/url&gt;&lt;/related-urls&gt;&lt;/urls&gt;&lt;electronic-resource-num&gt;10.1145/514236.514265&lt;/electronic-resource-num&gt;&lt;/record&gt;&lt;/Cite&gt;&lt;/EndNote&gt;</w:instrText>
      </w:r>
      <w:r w:rsidR="00F72206">
        <w:fldChar w:fldCharType="end"/>
      </w:r>
    </w:p>
    <w:p w:rsidR="00F063BE" w:rsidRDefault="00706EE2" w:rsidP="001717D0">
      <w:pPr>
        <w:autoSpaceDE w:val="0"/>
        <w:autoSpaceDN w:val="0"/>
        <w:adjustRightInd w:val="0"/>
        <w:spacing w:after="120" w:line="240" w:lineRule="auto"/>
        <w:jc w:val="both"/>
        <w:rPr>
          <w:noProof/>
        </w:rPr>
      </w:pPr>
      <w:r>
        <w:rPr>
          <w:noProof/>
        </w:rPr>
        <w:t>There are shortcomings with most current collaborative technology, especially when used to interact with spatial content</w:t>
      </w:r>
      <w:r w:rsidR="001717D0">
        <w:rPr>
          <w:noProof/>
        </w:rPr>
        <w:t xml:space="preserve"> [</w:t>
      </w:r>
      <w:r w:rsidR="00E340CC">
        <w:rPr>
          <w:noProof/>
        </w:rPr>
        <w:t>5</w:t>
      </w:r>
      <w:r w:rsidR="001717D0">
        <w:rPr>
          <w:noProof/>
        </w:rPr>
        <w:t>]</w:t>
      </w:r>
      <w:r>
        <w:rPr>
          <w:noProof/>
        </w:rPr>
        <w:t>. In face-to-face collaboration, people use speech, gesture, gaze and non-verbal cues to attempt to communicate in the clearest possible fashion.</w:t>
      </w:r>
      <w:r w:rsidR="001717D0" w:rsidRPr="001717D0">
        <w:rPr>
          <w:noProof/>
        </w:rPr>
        <w:t xml:space="preserve"> </w:t>
      </w:r>
      <w:r w:rsidR="001717D0">
        <w:rPr>
          <w:noProof/>
        </w:rPr>
        <w:t xml:space="preserve">However, in many </w:t>
      </w:r>
      <w:r w:rsidR="001717D0" w:rsidRPr="007555BA">
        <w:rPr>
          <w:noProof/>
        </w:rPr>
        <w:t>cases</w:t>
      </w:r>
      <w:r w:rsidR="007555BA">
        <w:rPr>
          <w:noProof/>
        </w:rPr>
        <w:t>,</w:t>
      </w:r>
      <w:r w:rsidR="001717D0">
        <w:rPr>
          <w:noProof/>
        </w:rPr>
        <w:t xml:space="preserve"> the surrounding real world or real objects play a vital role, particularly in design an</w:t>
      </w:r>
      <w:r w:rsidR="004064D5">
        <w:rPr>
          <w:noProof/>
        </w:rPr>
        <w:t xml:space="preserve">d spatial collaboration tasks. </w:t>
      </w:r>
      <w:r w:rsidR="00897AB0">
        <w:rPr>
          <w:noProof/>
        </w:rPr>
        <w:t>Besides, none of previous methods can combine the LBS service and Tracking methed together in a single CAR.</w:t>
      </w:r>
    </w:p>
    <w:p w:rsidR="00F72206" w:rsidRDefault="003D1E34" w:rsidP="001717D0">
      <w:pPr>
        <w:autoSpaceDE w:val="0"/>
        <w:autoSpaceDN w:val="0"/>
        <w:adjustRightInd w:val="0"/>
        <w:spacing w:after="120" w:line="240" w:lineRule="auto"/>
        <w:jc w:val="both"/>
        <w:rPr>
          <w:noProof/>
        </w:rPr>
      </w:pPr>
      <w:r>
        <w:rPr>
          <w:noProof/>
        </w:rPr>
        <w:t>In order to overcome these weakness, the collobrative AR application in moblie game should has the following charaterisitcs:</w:t>
      </w:r>
    </w:p>
    <w:p w:rsidR="000018E5" w:rsidRDefault="000018E5" w:rsidP="000018E5">
      <w:pPr>
        <w:pStyle w:val="Heading3"/>
        <w:rPr>
          <w:noProof/>
        </w:rPr>
      </w:pPr>
      <w:r>
        <w:rPr>
          <w:noProof/>
        </w:rPr>
        <w:t>Quality of tracking</w:t>
      </w:r>
    </w:p>
    <w:p w:rsidR="00C712A3" w:rsidRDefault="00C712A3" w:rsidP="000018E5">
      <w:pPr>
        <w:jc w:val="both"/>
        <w:rPr>
          <w:noProof/>
        </w:rPr>
      </w:pPr>
      <w:r>
        <w:rPr>
          <w:noProof/>
        </w:rPr>
        <w:t>Mobile phones are very inexpensive, attractive ta</w:t>
      </w:r>
      <w:r>
        <w:rPr>
          <w:noProof/>
        </w:rPr>
        <w:t xml:space="preserve">rgets for AR, </w:t>
      </w:r>
      <w:r>
        <w:rPr>
          <w:noProof/>
        </w:rPr>
        <w:t>but have even more limited perf</w:t>
      </w:r>
      <w:r>
        <w:rPr>
          <w:noProof/>
        </w:rPr>
        <w:t xml:space="preserve">ormance than the aforementioned </w:t>
      </w:r>
      <w:r>
        <w:rPr>
          <w:noProof/>
        </w:rPr>
        <w:t xml:space="preserve">Tablet PCs. Phones are embedded </w:t>
      </w:r>
      <w:r>
        <w:rPr>
          <w:noProof/>
        </w:rPr>
        <w:t xml:space="preserve">systems with severe limitations </w:t>
      </w:r>
      <w:r>
        <w:rPr>
          <w:noProof/>
        </w:rPr>
        <w:t>in both the computational faciliti</w:t>
      </w:r>
      <w:r>
        <w:rPr>
          <w:noProof/>
        </w:rPr>
        <w:t xml:space="preserve">es (low throughput, no floating </w:t>
      </w:r>
      <w:r>
        <w:rPr>
          <w:noProof/>
        </w:rPr>
        <w:t>point support) and memory bandwidth (limited stor</w:t>
      </w:r>
      <w:r>
        <w:rPr>
          <w:noProof/>
        </w:rPr>
        <w:t xml:space="preserve">age, slow </w:t>
      </w:r>
      <w:r>
        <w:rPr>
          <w:noProof/>
        </w:rPr>
        <w:t>memory, tiny caches). Therefo</w:t>
      </w:r>
      <w:r>
        <w:rPr>
          <w:noProof/>
        </w:rPr>
        <w:t xml:space="preserve">re, natural feature tracking on </w:t>
      </w:r>
      <w:r>
        <w:rPr>
          <w:noProof/>
        </w:rPr>
        <w:t>phones has largely been consider</w:t>
      </w:r>
      <w:r>
        <w:rPr>
          <w:noProof/>
        </w:rPr>
        <w:t xml:space="preserve">ed prohibitive and has not been </w:t>
      </w:r>
      <w:r>
        <w:rPr>
          <w:noProof/>
        </w:rPr>
        <w:t>successfully demonstrated to date</w:t>
      </w:r>
      <w:r w:rsidR="00536472">
        <w:rPr>
          <w:noProof/>
        </w:rPr>
        <w:t xml:space="preserve"> [20]</w:t>
      </w:r>
      <w:r>
        <w:rPr>
          <w:noProof/>
        </w:rPr>
        <w:t>.</w:t>
      </w:r>
    </w:p>
    <w:p w:rsidR="000018E5" w:rsidRDefault="0082073A" w:rsidP="000018E5">
      <w:pPr>
        <w:jc w:val="both"/>
        <w:rPr>
          <w:noProof/>
        </w:rPr>
      </w:pPr>
      <w:r>
        <w:rPr>
          <w:noProof/>
        </w:rPr>
        <w:t>Overlaying virtual objects on the real world can potentially create a good deal of confusion if they interfere with the user's view of the real world and of each other.</w:t>
      </w:r>
      <w:r>
        <w:rPr>
          <w:noProof/>
        </w:rPr>
        <w:t xml:space="preserve"> </w:t>
      </w:r>
      <w:r w:rsidR="000018E5">
        <w:rPr>
          <w:noProof/>
        </w:rPr>
        <w:t xml:space="preserve">Although the </w:t>
      </w:r>
      <w:r w:rsidR="000018E5">
        <w:rPr>
          <w:noProof/>
        </w:rPr>
        <w:t>approximate tr</w:t>
      </w:r>
      <w:r w:rsidR="000018E5">
        <w:rPr>
          <w:noProof/>
        </w:rPr>
        <w:t xml:space="preserve">acking can be extremely useful, </w:t>
      </w:r>
      <w:r w:rsidR="000018E5">
        <w:rPr>
          <w:noProof/>
        </w:rPr>
        <w:t>there are many ap</w:t>
      </w:r>
      <w:r w:rsidR="000018E5">
        <w:rPr>
          <w:noProof/>
        </w:rPr>
        <w:t xml:space="preserve">plications that require precise </w:t>
      </w:r>
      <w:r w:rsidR="000018E5">
        <w:rPr>
          <w:noProof/>
        </w:rPr>
        <w:t>tracking. Better ou</w:t>
      </w:r>
      <w:r w:rsidR="000018E5">
        <w:rPr>
          <w:noProof/>
        </w:rPr>
        <w:t xml:space="preserve">tdoors position tracking can be </w:t>
      </w:r>
      <w:r w:rsidR="000018E5">
        <w:rPr>
          <w:noProof/>
        </w:rPr>
        <w:t xml:space="preserve">addressed </w:t>
      </w:r>
      <w:r w:rsidR="000018E5">
        <w:rPr>
          <w:noProof/>
        </w:rPr>
        <w:t xml:space="preserve">through real-time kinematic GPS </w:t>
      </w:r>
      <w:r w:rsidR="000018E5">
        <w:rPr>
          <w:noProof/>
        </w:rPr>
        <w:t xml:space="preserve">systems, which can </w:t>
      </w:r>
      <w:r w:rsidR="000018E5">
        <w:rPr>
          <w:noProof/>
        </w:rPr>
        <w:t>achieve centimetre-level accur</w:t>
      </w:r>
      <w:r w:rsidR="000018E5">
        <w:rPr>
          <w:noProof/>
        </w:rPr>
        <w:t xml:space="preserve">acy. </w:t>
      </w:r>
      <w:r w:rsidR="00D44157">
        <w:rPr>
          <w:noProof/>
        </w:rPr>
        <w:t>Camer</w:t>
      </w:r>
      <w:r w:rsidR="002F3E43">
        <w:rPr>
          <w:noProof/>
        </w:rPr>
        <w:t>-based approaches</w:t>
      </w:r>
      <w:r w:rsidR="000018E5">
        <w:rPr>
          <w:noProof/>
        </w:rPr>
        <w:t xml:space="preserve"> are a promising way to address the problem.</w:t>
      </w:r>
      <w:r w:rsidR="00D44157">
        <w:rPr>
          <w:noProof/>
        </w:rPr>
        <w:t xml:space="preserve"> </w:t>
      </w:r>
      <w:r w:rsidR="000018E5">
        <w:rPr>
          <w:noProof/>
        </w:rPr>
        <w:t xml:space="preserve">While GPS does not present </w:t>
      </w:r>
      <w:r w:rsidR="000018E5">
        <w:rPr>
          <w:noProof/>
        </w:rPr>
        <w:t>any practical rang</w:t>
      </w:r>
      <w:r w:rsidR="000018E5">
        <w:rPr>
          <w:noProof/>
        </w:rPr>
        <w:t xml:space="preserve">e restrictions for our work, it </w:t>
      </w:r>
      <w:r w:rsidR="000018E5">
        <w:rPr>
          <w:noProof/>
        </w:rPr>
        <w:t xml:space="preserve">does not work if </w:t>
      </w:r>
      <w:r w:rsidR="000018E5">
        <w:rPr>
          <w:noProof/>
        </w:rPr>
        <w:t>an insufficient number of satel</w:t>
      </w:r>
      <w:r w:rsidR="000018E5">
        <w:rPr>
          <w:noProof/>
        </w:rPr>
        <w:t>lites are directly visible. GPS satellite signals are</w:t>
      </w:r>
      <w:r w:rsidR="000018E5">
        <w:rPr>
          <w:noProof/>
        </w:rPr>
        <w:t xml:space="preserve"> </w:t>
      </w:r>
      <w:r w:rsidR="000018E5">
        <w:rPr>
          <w:noProof/>
        </w:rPr>
        <w:t>weak and are b</w:t>
      </w:r>
      <w:r w:rsidR="000018E5">
        <w:rPr>
          <w:noProof/>
        </w:rPr>
        <w:t xml:space="preserve">locked by intervening buildings </w:t>
      </w:r>
      <w:r w:rsidR="000018E5">
        <w:rPr>
          <w:noProof/>
        </w:rPr>
        <w:t>and even folia</w:t>
      </w:r>
      <w:r w:rsidR="000018E5">
        <w:rPr>
          <w:noProof/>
        </w:rPr>
        <w:t>ge</w:t>
      </w:r>
      <w:r w:rsidR="00B07659">
        <w:rPr>
          <w:noProof/>
        </w:rPr>
        <w:t xml:space="preserve"> [22]</w:t>
      </w:r>
      <w:r w:rsidR="000018E5">
        <w:rPr>
          <w:noProof/>
        </w:rPr>
        <w:t xml:space="preserve">. </w:t>
      </w:r>
    </w:p>
    <w:p w:rsidR="00B50A37" w:rsidRDefault="00B50A37" w:rsidP="00B50A37">
      <w:pPr>
        <w:pStyle w:val="Heading3"/>
        <w:rPr>
          <w:noProof/>
        </w:rPr>
      </w:pPr>
      <w:r>
        <w:rPr>
          <w:noProof/>
        </w:rPr>
        <w:t>Multi-users</w:t>
      </w:r>
    </w:p>
    <w:p w:rsidR="00B918F1" w:rsidRDefault="00B50A37" w:rsidP="00B50A37">
      <w:pPr>
        <w:tabs>
          <w:tab w:val="num" w:pos="720"/>
        </w:tabs>
        <w:spacing w:after="120"/>
        <w:jc w:val="both"/>
        <w:rPr>
          <w:noProof/>
        </w:rPr>
      </w:pPr>
      <w:r>
        <w:rPr>
          <w:noProof/>
        </w:rPr>
        <w:t xml:space="preserve">A situation where multiple users congregate to discuss, design, or perform other types of joint work </w:t>
      </w:r>
      <w:r w:rsidRPr="007555BA">
        <w:rPr>
          <w:noProof/>
        </w:rPr>
        <w:t>is categorised</w:t>
      </w:r>
      <w:r>
        <w:rPr>
          <w:noProof/>
        </w:rPr>
        <w:t xml:space="preserve"> as CSCW (computer supported cooperate work) [2]. Much research has been devoted to the question how conventional software and desktop computers can </w:t>
      </w:r>
      <w:r w:rsidRPr="007555BA">
        <w:rPr>
          <w:noProof/>
        </w:rPr>
        <w:t>be enhanced</w:t>
      </w:r>
      <w:r>
        <w:rPr>
          <w:noProof/>
        </w:rPr>
        <w:t xml:space="preserve"> with measures to support effective group interaction. Fortunately, a benefit of augmented reality is that sophisticated groupware mechanisms are not needed to perform real work [2]. Normal human interactions (verbal, gestures, </w:t>
      </w:r>
      <w:r w:rsidRPr="007555BA">
        <w:rPr>
          <w:noProof/>
        </w:rPr>
        <w:t>etc.</w:t>
      </w:r>
      <w:r>
        <w:rPr>
          <w:noProof/>
        </w:rPr>
        <w:t>) are easily possible in an augmented reality setup, and they are probably richer than any computer-governed interaction can ever be.</w:t>
      </w:r>
    </w:p>
    <w:p w:rsidR="00B918F1" w:rsidRDefault="00B918F1" w:rsidP="00B918F1">
      <w:pPr>
        <w:pStyle w:val="Heading3"/>
        <w:rPr>
          <w:noProof/>
        </w:rPr>
      </w:pPr>
      <w:r>
        <w:rPr>
          <w:noProof/>
        </w:rPr>
        <w:t>Independence</w:t>
      </w:r>
    </w:p>
    <w:p w:rsidR="00B918F1" w:rsidRDefault="00B7646E" w:rsidP="003264D6">
      <w:pPr>
        <w:autoSpaceDE w:val="0"/>
        <w:autoSpaceDN w:val="0"/>
        <w:adjustRightInd w:val="0"/>
        <w:spacing w:after="120" w:line="240" w:lineRule="auto"/>
        <w:jc w:val="both"/>
        <w:rPr>
          <w:noProof/>
        </w:rPr>
      </w:pPr>
      <w:r>
        <w:rPr>
          <w:noProof/>
        </w:rPr>
        <w:t>Investigated</w:t>
      </w:r>
      <w:r>
        <w:rPr>
          <w:noProof/>
        </w:rPr>
        <w:t xml:space="preserve"> models</w:t>
      </w:r>
      <w:r>
        <w:rPr>
          <w:noProof/>
        </w:rPr>
        <w:t xml:space="preserve"> are, in general, shared among users, in the sense of visibility, this means that all participants can see the same coherent model, consistent in its state over time. By presenting the visual sensation directly to each user with the cellphone screen (camera), the displayed data set can </w:t>
      </w:r>
      <w:r>
        <w:rPr>
          <w:noProof/>
        </w:rPr>
        <w:lastRenderedPageBreak/>
        <w:t xml:space="preserve">also be different for each viewer, as required by the application's needs and the individual's choice. </w:t>
      </w:r>
      <w:r w:rsidR="0082073A">
        <w:rPr>
          <w:noProof/>
        </w:rPr>
        <w:t xml:space="preserve"> </w:t>
      </w:r>
      <w:r w:rsidR="00B918F1">
        <w:rPr>
          <w:noProof/>
        </w:rPr>
        <w:t xml:space="preserve">Unlike the CAVE [13] and the Workbench [14], the control is not limited to a guiding person, while other </w:t>
      </w:r>
      <w:r w:rsidR="004A24C8">
        <w:rPr>
          <w:noProof/>
        </w:rPr>
        <w:t>players</w:t>
      </w:r>
      <w:r w:rsidR="00B918F1">
        <w:rPr>
          <w:noProof/>
        </w:rPr>
        <w:t xml:space="preserve"> act as passive observers. Each </w:t>
      </w:r>
      <w:r w:rsidR="004A24C8">
        <w:rPr>
          <w:noProof/>
        </w:rPr>
        <w:t>player</w:t>
      </w:r>
      <w:r w:rsidR="00B918F1">
        <w:rPr>
          <w:noProof/>
        </w:rPr>
        <w:t xml:space="preserve"> has the option to move freely and independently of the other </w:t>
      </w:r>
      <w:r w:rsidR="004A24C8">
        <w:rPr>
          <w:noProof/>
        </w:rPr>
        <w:t>players</w:t>
      </w:r>
      <w:r w:rsidR="00B918F1">
        <w:rPr>
          <w:noProof/>
        </w:rPr>
        <w:t xml:space="preserve">. In particular, each </w:t>
      </w:r>
      <w:r w:rsidR="004A24C8">
        <w:rPr>
          <w:noProof/>
        </w:rPr>
        <w:t>player</w:t>
      </w:r>
      <w:r w:rsidR="00B918F1">
        <w:rPr>
          <w:noProof/>
        </w:rPr>
        <w:t xml:space="preserve"> may freely choose a viewpoint</w:t>
      </w:r>
      <w:r w:rsidR="003264D6" w:rsidRPr="003264D6">
        <w:t xml:space="preserve"> </w:t>
      </w:r>
      <w:r w:rsidR="003264D6">
        <w:rPr>
          <w:noProof/>
        </w:rPr>
        <w:t xml:space="preserve">with stereoscopy for correct depth perception. But not only is observation independent, interaction can also be performed on a personal base. </w:t>
      </w:r>
      <w:r w:rsidR="00526B18">
        <w:rPr>
          <w:noProof/>
        </w:rPr>
        <w:t>How</w:t>
      </w:r>
      <w:r w:rsidR="003264D6">
        <w:rPr>
          <w:noProof/>
        </w:rPr>
        <w:t xml:space="preserve"> to keep human communication channels open, thus improving the quality of collab</w:t>
      </w:r>
      <w:r w:rsidR="00526B18">
        <w:rPr>
          <w:noProof/>
        </w:rPr>
        <w:t>oration is a big issue for the collaborateive AR games.</w:t>
      </w:r>
    </w:p>
    <w:p w:rsidR="004973F4" w:rsidRDefault="004973F4" w:rsidP="004973F4">
      <w:pPr>
        <w:pStyle w:val="Heading3"/>
        <w:rPr>
          <w:noProof/>
        </w:rPr>
      </w:pPr>
      <w:bookmarkStart w:id="13" w:name="OLE_LINK11"/>
      <w:bookmarkStart w:id="14" w:name="OLE_LINK12"/>
      <w:bookmarkStart w:id="15" w:name="OLE_LINK13"/>
      <w:r>
        <w:rPr>
          <w:noProof/>
        </w:rPr>
        <w:t xml:space="preserve">Interaction </w:t>
      </w:r>
      <w:bookmarkEnd w:id="13"/>
      <w:bookmarkEnd w:id="14"/>
      <w:bookmarkEnd w:id="15"/>
      <w:r>
        <w:rPr>
          <w:noProof/>
        </w:rPr>
        <w:t>and Interactivity</w:t>
      </w:r>
    </w:p>
    <w:p w:rsidR="002F2E1B" w:rsidRDefault="004973F4" w:rsidP="003F7C42">
      <w:pPr>
        <w:autoSpaceDE w:val="0"/>
        <w:autoSpaceDN w:val="0"/>
        <w:adjustRightInd w:val="0"/>
        <w:spacing w:after="120" w:line="240" w:lineRule="auto"/>
        <w:jc w:val="both"/>
        <w:rPr>
          <w:noProof/>
        </w:rPr>
      </w:pPr>
      <w:r>
        <w:rPr>
          <w:noProof/>
        </w:rPr>
        <w:t>With the support of augmented tools, visuatised data can be explored interactively. Changes inherent in the scientific simulation can be viewed immediately. The visual components of the panel in one user</w:t>
      </w:r>
      <w:r w:rsidR="008448B6">
        <w:rPr>
          <w:noProof/>
        </w:rPr>
        <w:t>’</w:t>
      </w:r>
      <w:r>
        <w:rPr>
          <w:noProof/>
        </w:rPr>
        <w:t>s hand can be kept private, invisible for other users, or public, sharing even 3D information by direct visibility or proiection to pr</w:t>
      </w:r>
      <w:r w:rsidR="00F30245">
        <w:rPr>
          <w:noProof/>
        </w:rPr>
        <w:t>ojection walls</w:t>
      </w:r>
      <w:r>
        <w:rPr>
          <w:noProof/>
        </w:rPr>
        <w:t>.</w:t>
      </w:r>
      <w:r w:rsidR="000E6153" w:rsidRPr="000E6153">
        <w:t xml:space="preserve"> </w:t>
      </w:r>
    </w:p>
    <w:p w:rsidR="00482101" w:rsidRDefault="00482101" w:rsidP="00482101">
      <w:pPr>
        <w:pStyle w:val="Heading3"/>
        <w:rPr>
          <w:noProof/>
        </w:rPr>
      </w:pPr>
      <w:r>
        <w:rPr>
          <w:noProof/>
        </w:rPr>
        <w:t>Mobile Related Problems</w:t>
      </w:r>
    </w:p>
    <w:p w:rsidR="00482101" w:rsidRPr="00482101" w:rsidRDefault="00482101" w:rsidP="00482101">
      <w:pPr>
        <w:tabs>
          <w:tab w:val="num" w:pos="720"/>
        </w:tabs>
        <w:spacing w:after="120"/>
        <w:jc w:val="both"/>
        <w:rPr>
          <w:noProof/>
        </w:rPr>
      </w:pPr>
      <w:r w:rsidRPr="00482101">
        <w:rPr>
          <w:noProof/>
        </w:rPr>
        <w:t>In recent years mobile providers have started providing navigation and other cell based services. The popularity of such services has also increased with the introduction of new connectivity technologies such as WiFi, WiMax and UMTS. However, most available devices and systems share these problems</w:t>
      </w:r>
      <w:r>
        <w:rPr>
          <w:noProof/>
        </w:rPr>
        <w:t xml:space="preserve"> [21]</w:t>
      </w:r>
      <w:r w:rsidRPr="00482101">
        <w:rPr>
          <w:noProof/>
        </w:rPr>
        <w:t>:</w:t>
      </w:r>
    </w:p>
    <w:p w:rsidR="00482101" w:rsidRDefault="00482101" w:rsidP="00482101">
      <w:pPr>
        <w:spacing w:before="4" w:after="0" w:line="130" w:lineRule="exact"/>
        <w:rPr>
          <w:sz w:val="13"/>
          <w:szCs w:val="13"/>
        </w:rPr>
      </w:pPr>
    </w:p>
    <w:p w:rsidR="00482101" w:rsidRPr="00482101" w:rsidRDefault="00482101" w:rsidP="00482101">
      <w:pPr>
        <w:pStyle w:val="ListParagraph"/>
        <w:numPr>
          <w:ilvl w:val="0"/>
          <w:numId w:val="5"/>
        </w:numPr>
        <w:tabs>
          <w:tab w:val="num" w:pos="720"/>
        </w:tabs>
        <w:spacing w:after="120"/>
        <w:jc w:val="both"/>
        <w:rPr>
          <w:noProof/>
        </w:rPr>
      </w:pPr>
      <w:r w:rsidRPr="00482101">
        <w:rPr>
          <w:noProof/>
        </w:rPr>
        <w:t>Compared to having a real assistant, many tasks are very cumbersome and time- consuming, due to the limited user interface provided by the devices.</w:t>
      </w:r>
    </w:p>
    <w:p w:rsidR="00482101" w:rsidRPr="00482101" w:rsidRDefault="00482101" w:rsidP="00482101">
      <w:pPr>
        <w:pStyle w:val="ListParagraph"/>
        <w:numPr>
          <w:ilvl w:val="0"/>
          <w:numId w:val="5"/>
        </w:numPr>
        <w:tabs>
          <w:tab w:val="num" w:pos="720"/>
        </w:tabs>
        <w:spacing w:after="120"/>
        <w:jc w:val="both"/>
        <w:rPr>
          <w:noProof/>
        </w:rPr>
      </w:pPr>
      <w:r w:rsidRPr="00482101">
        <w:rPr>
          <w:noProof/>
        </w:rPr>
        <w:t>The range of applications and services are limited, due to limits of the existing devices and displays used in them.</w:t>
      </w:r>
    </w:p>
    <w:p w:rsidR="00482101" w:rsidRPr="00482101" w:rsidRDefault="00482101" w:rsidP="00482101">
      <w:pPr>
        <w:pStyle w:val="ListParagraph"/>
        <w:numPr>
          <w:ilvl w:val="0"/>
          <w:numId w:val="5"/>
        </w:numPr>
        <w:tabs>
          <w:tab w:val="num" w:pos="720"/>
        </w:tabs>
        <w:spacing w:after="120"/>
        <w:jc w:val="both"/>
        <w:rPr>
          <w:noProof/>
        </w:rPr>
      </w:pPr>
      <w:r w:rsidRPr="00482101">
        <w:rPr>
          <w:noProof/>
        </w:rPr>
        <w:t>Existing devices are difficult to use if you want to use your hands for another task or if you need them free.</w:t>
      </w:r>
    </w:p>
    <w:p w:rsidR="00482101" w:rsidRDefault="00482101" w:rsidP="00482101">
      <w:pPr>
        <w:pStyle w:val="ListParagraph"/>
        <w:numPr>
          <w:ilvl w:val="0"/>
          <w:numId w:val="5"/>
        </w:numPr>
        <w:tabs>
          <w:tab w:val="num" w:pos="720"/>
        </w:tabs>
        <w:spacing w:after="120"/>
        <w:jc w:val="both"/>
        <w:rPr>
          <w:noProof/>
        </w:rPr>
      </w:pPr>
      <w:r w:rsidRPr="00482101">
        <w:rPr>
          <w:noProof/>
        </w:rPr>
        <w:t>Users do not benefit appropriately from available location information, as it is mostly not integrated with the organizer functionality.</w:t>
      </w:r>
    </w:p>
    <w:p w:rsidR="004E4D1C" w:rsidRDefault="004E4D1C" w:rsidP="002F7552">
      <w:pPr>
        <w:spacing w:after="120"/>
        <w:jc w:val="both"/>
        <w:rPr>
          <w:noProof/>
        </w:rPr>
      </w:pPr>
      <w:r>
        <w:rPr>
          <w:noProof/>
        </w:rPr>
        <w:t>Most AR systems work with small manually entered data sets. Therefore, only little research has been done in the field of databases for mobile AR applications or in the use of environment models and the management of such systems [21]. However as the trend towards location-aware services and assistants grows there is a need for research into storing location based information.</w:t>
      </w:r>
      <w:r w:rsidR="002F7552">
        <w:rPr>
          <w:noProof/>
        </w:rPr>
        <w:t xml:space="preserve"> The problem with many of the environment models created so far is that they often only contain geometric and physical data, so data about meanings etc. has to be added manually using keywords</w:t>
      </w:r>
      <w:r w:rsidR="00DD52F9">
        <w:rPr>
          <w:noProof/>
        </w:rPr>
        <w:t>.</w:t>
      </w:r>
    </w:p>
    <w:p w:rsidR="00614A6B" w:rsidRDefault="00614A6B" w:rsidP="00614A6B">
      <w:pPr>
        <w:pStyle w:val="Heading3"/>
        <w:rPr>
          <w:noProof/>
        </w:rPr>
      </w:pPr>
      <w:r>
        <w:rPr>
          <w:noProof/>
        </w:rPr>
        <w:t>AR Game</w:t>
      </w:r>
      <w:r w:rsidR="00C13CE9">
        <w:rPr>
          <w:noProof/>
        </w:rPr>
        <w:t>s</w:t>
      </w:r>
    </w:p>
    <w:p w:rsidR="00614A6B" w:rsidRDefault="00614A6B" w:rsidP="00614A6B">
      <w:pPr>
        <w:spacing w:after="120"/>
        <w:jc w:val="both"/>
        <w:rPr>
          <w:noProof/>
        </w:rPr>
      </w:pPr>
      <w:bookmarkStart w:id="16" w:name="OLE_LINK16"/>
      <w:bookmarkStart w:id="17" w:name="OLE_LINK19"/>
      <w:r>
        <w:rPr>
          <w:noProof/>
        </w:rPr>
        <w:t xml:space="preserve">The rapid development of AR technologies has raised profound interests in the design of AR games, but the existing games have not provided realistically felt game environments because the way to play games remains the same when the platform is changed. In addition, studies in this field did not fully utilize AR technologies, so that inherent characteristics of AR game do not impact user experience and </w:t>
      </w:r>
      <w:bookmarkEnd w:id="16"/>
      <w:bookmarkEnd w:id="17"/>
      <w:r>
        <w:rPr>
          <w:noProof/>
        </w:rPr>
        <w:t>draw attention explicitly on design concepts [9].</w:t>
      </w:r>
    </w:p>
    <w:p w:rsidR="00507738" w:rsidRDefault="00507738" w:rsidP="00507738">
      <w:pPr>
        <w:spacing w:after="120"/>
        <w:jc w:val="both"/>
        <w:rPr>
          <w:noProof/>
        </w:rPr>
      </w:pPr>
      <w:r>
        <w:rPr>
          <w:noProof/>
        </w:rPr>
        <w:t xml:space="preserve">With respect to players’ demand, game console makers have made effort to mix the reality and virtual reality. So Nintendo ‘Wii’, Sony ‘Move’ and Microsoft </w:t>
      </w:r>
      <w:r>
        <w:rPr>
          <w:rFonts w:hint="eastAsia"/>
          <w:noProof/>
        </w:rPr>
        <w:t>‘</w:t>
      </w:r>
      <w:r w:rsidR="00FC56FD">
        <w:rPr>
          <w:noProof/>
        </w:rPr>
        <w:t xml:space="preserve">Kinect’ are developed. </w:t>
      </w:r>
      <w:r>
        <w:rPr>
          <w:noProof/>
        </w:rPr>
        <w:t>Developed AR games were based on m</w:t>
      </w:r>
      <w:r w:rsidR="00B401CD">
        <w:rPr>
          <w:noProof/>
        </w:rPr>
        <w:t xml:space="preserve">otion recognition technologies. </w:t>
      </w:r>
      <w:r>
        <w:rPr>
          <w:noProof/>
        </w:rPr>
        <w:t xml:space="preserve">However, there are some problems. First, these devices can recognize big motions like dancing or boxing. Thus, in small residential space or public place such as apartment and café, people have trouble with using it. Also, people who are wearing </w:t>
      </w:r>
      <w:r>
        <w:rPr>
          <w:noProof/>
        </w:rPr>
        <w:lastRenderedPageBreak/>
        <w:t>heavy clothes or skirts that hide body parts cannot use it because the d</w:t>
      </w:r>
      <w:r w:rsidR="009C049A">
        <w:rPr>
          <w:noProof/>
        </w:rPr>
        <w:t>evices cannot recognize gamers.</w:t>
      </w:r>
      <w:r>
        <w:rPr>
          <w:noProof/>
        </w:rPr>
        <w:t xml:space="preserve"> Therefore, small motion or elaborate control has difficulty handling the system embedded in these devices. Third problem is game controllers. Existing system needs to have traditional game controllers, which means that if people sit far from game devices, they cannot play with it. In addition, if users want to play tennis or guitar game, they should buy tennis racket controller or guitar controller that is suitable for specific device</w:t>
      </w:r>
      <w:r w:rsidR="002B41A4">
        <w:rPr>
          <w:noProof/>
        </w:rPr>
        <w:t xml:space="preserve"> </w:t>
      </w:r>
      <w:r w:rsidR="002B41A4">
        <w:rPr>
          <w:noProof/>
        </w:rPr>
        <w:t>[9]</w:t>
      </w:r>
      <w:r>
        <w:rPr>
          <w:noProof/>
        </w:rPr>
        <w:t>. Finally, gamers cannot interact with game objects in 3D space. The game objects remain to be still locked in the monitor.</w:t>
      </w:r>
    </w:p>
    <w:p w:rsidR="00DB3D3A" w:rsidRPr="00DB3D3A" w:rsidRDefault="00DB3D3A" w:rsidP="008D7CD7">
      <w:pPr>
        <w:pStyle w:val="Heading1"/>
        <w:spacing w:after="120"/>
        <w:jc w:val="both"/>
        <w:rPr>
          <w:noProof/>
        </w:rPr>
      </w:pPr>
      <w:r>
        <w:rPr>
          <w:noProof/>
        </w:rPr>
        <w:t>Aim</w:t>
      </w:r>
      <w:r w:rsidR="00ED733B">
        <w:rPr>
          <w:noProof/>
        </w:rPr>
        <w:t>s</w:t>
      </w:r>
    </w:p>
    <w:p w:rsidR="00C66794" w:rsidRDefault="00A01C3B" w:rsidP="00C66794">
      <w:pPr>
        <w:tabs>
          <w:tab w:val="num" w:pos="720"/>
        </w:tabs>
        <w:spacing w:after="120"/>
        <w:jc w:val="both"/>
        <w:rPr>
          <w:noProof/>
        </w:rPr>
      </w:pPr>
      <w:r w:rsidRPr="00DB3D3A">
        <w:rPr>
          <w:noProof/>
        </w:rPr>
        <w:t>The main aim</w:t>
      </w:r>
      <w:r w:rsidR="00C66794">
        <w:rPr>
          <w:noProof/>
        </w:rPr>
        <w:t>s</w:t>
      </w:r>
      <w:r w:rsidRPr="00DB3D3A">
        <w:rPr>
          <w:noProof/>
        </w:rPr>
        <w:t xml:space="preserve"> of the paper </w:t>
      </w:r>
      <w:r w:rsidR="00C66794">
        <w:rPr>
          <w:noProof/>
        </w:rPr>
        <w:t>are as follows:</w:t>
      </w:r>
    </w:p>
    <w:p w:rsidR="00C66794" w:rsidRDefault="00C66794" w:rsidP="00C66794">
      <w:pPr>
        <w:pStyle w:val="ListParagraph"/>
        <w:numPr>
          <w:ilvl w:val="0"/>
          <w:numId w:val="17"/>
        </w:numPr>
        <w:tabs>
          <w:tab w:val="num" w:pos="720"/>
        </w:tabs>
        <w:spacing w:after="120"/>
        <w:jc w:val="both"/>
        <w:rPr>
          <w:noProof/>
        </w:rPr>
      </w:pPr>
      <w:r>
        <w:rPr>
          <w:noProof/>
        </w:rPr>
        <w:t>I</w:t>
      </w:r>
      <w:r w:rsidR="00A01C3B" w:rsidRPr="00DB3D3A">
        <w:rPr>
          <w:noProof/>
        </w:rPr>
        <w:t xml:space="preserve">nvestigate </w:t>
      </w:r>
      <w:r w:rsidR="00167F6E">
        <w:rPr>
          <w:noProof/>
        </w:rPr>
        <w:t xml:space="preserve">the trend of collaborative AR </w:t>
      </w:r>
      <w:r w:rsidR="00167F6E" w:rsidRPr="008D5567">
        <w:rPr>
          <w:noProof/>
        </w:rPr>
        <w:t>tech</w:t>
      </w:r>
      <w:r w:rsidR="008D5567">
        <w:rPr>
          <w:noProof/>
        </w:rPr>
        <w:t>nolog</w:t>
      </w:r>
      <w:r w:rsidR="00167F6E" w:rsidRPr="008D5567">
        <w:rPr>
          <w:noProof/>
        </w:rPr>
        <w:t>ies</w:t>
      </w:r>
      <w:r w:rsidR="00167F6E">
        <w:rPr>
          <w:noProof/>
        </w:rPr>
        <w:t xml:space="preserve"> application</w:t>
      </w:r>
      <w:r w:rsidR="00FC1981">
        <w:rPr>
          <w:noProof/>
        </w:rPr>
        <w:t>, AR games</w:t>
      </w:r>
      <w:r w:rsidR="00167F6E">
        <w:rPr>
          <w:noProof/>
        </w:rPr>
        <w:t xml:space="preserve"> and</w:t>
      </w:r>
      <w:r w:rsidR="00260019">
        <w:rPr>
          <w:noProof/>
        </w:rPr>
        <w:t xml:space="preserve"> how to combine them together as well as the</w:t>
      </w:r>
      <w:r w:rsidR="00A01C3B" w:rsidRPr="008D5567">
        <w:rPr>
          <w:noProof/>
        </w:rPr>
        <w:t xml:space="preserve"> influence</w:t>
      </w:r>
      <w:r w:rsidR="00A01C3B" w:rsidRPr="00DB3D3A">
        <w:rPr>
          <w:noProof/>
        </w:rPr>
        <w:t xml:space="preserve"> of mobile phone games on collaboration and social interaction of physically co-located players, instead of focusing on the </w:t>
      </w:r>
      <w:r w:rsidR="00260019">
        <w:rPr>
          <w:noProof/>
        </w:rPr>
        <w:t>collaborative AR itself</w:t>
      </w:r>
      <w:r w:rsidR="00A01C3B" w:rsidRPr="00DB3D3A">
        <w:rPr>
          <w:noProof/>
        </w:rPr>
        <w:t>.</w:t>
      </w:r>
      <w:r w:rsidR="00DB3D3A">
        <w:rPr>
          <w:noProof/>
        </w:rPr>
        <w:t xml:space="preserve"> </w:t>
      </w:r>
    </w:p>
    <w:p w:rsidR="00D27B2B" w:rsidRDefault="00C66794" w:rsidP="00D27B2B">
      <w:pPr>
        <w:pStyle w:val="ListParagraph"/>
        <w:numPr>
          <w:ilvl w:val="0"/>
          <w:numId w:val="17"/>
        </w:numPr>
        <w:spacing w:after="120"/>
        <w:jc w:val="both"/>
        <w:rPr>
          <w:noProof/>
        </w:rPr>
      </w:pPr>
      <w:r>
        <w:rPr>
          <w:noProof/>
        </w:rPr>
        <w:t>B</w:t>
      </w:r>
      <w:r>
        <w:rPr>
          <w:noProof/>
        </w:rPr>
        <w:t>uild</w:t>
      </w:r>
      <w:r>
        <w:rPr>
          <w:noProof/>
        </w:rPr>
        <w:t>ing</w:t>
      </w:r>
      <w:r>
        <w:rPr>
          <w:noProof/>
        </w:rPr>
        <w:t xml:space="preserve"> system that us</w:t>
      </w:r>
      <w:r>
        <w:rPr>
          <w:noProof/>
        </w:rPr>
        <w:t xml:space="preserve">ers would collaboratively interact with virtual </w:t>
      </w:r>
      <w:r>
        <w:rPr>
          <w:noProof/>
        </w:rPr>
        <w:t>objec</w:t>
      </w:r>
      <w:r>
        <w:rPr>
          <w:noProof/>
        </w:rPr>
        <w:t>ts in 3D space using mobile phones</w:t>
      </w:r>
      <w:r w:rsidR="00D27B2B">
        <w:rPr>
          <w:noProof/>
        </w:rPr>
        <w:t>.</w:t>
      </w:r>
      <w:r>
        <w:rPr>
          <w:noProof/>
        </w:rPr>
        <w:t xml:space="preserve"> </w:t>
      </w:r>
      <w:r w:rsidR="00D27B2B">
        <w:rPr>
          <w:noProof/>
        </w:rPr>
        <w:t>For testing effectiveness and usefulness of</w:t>
      </w:r>
      <w:r w:rsidR="00D27B2B">
        <w:rPr>
          <w:noProof/>
        </w:rPr>
        <w:t xml:space="preserve"> </w:t>
      </w:r>
      <w:r w:rsidR="00D27B2B">
        <w:rPr>
          <w:noProof/>
        </w:rPr>
        <w:t>our system, which estimates how comfortable users use and how easy users play, we</w:t>
      </w:r>
      <w:r w:rsidR="00D27B2B">
        <w:rPr>
          <w:noProof/>
        </w:rPr>
        <w:t xml:space="preserve"> </w:t>
      </w:r>
      <w:r w:rsidR="00D27B2B">
        <w:rPr>
          <w:noProof/>
        </w:rPr>
        <w:t xml:space="preserve">should measure what users feel by qualitative and quantitative methods. </w:t>
      </w:r>
    </w:p>
    <w:p w:rsidR="00167F6E" w:rsidRDefault="00D27B2B" w:rsidP="00D27B2B">
      <w:pPr>
        <w:pStyle w:val="ListParagraph"/>
        <w:numPr>
          <w:ilvl w:val="0"/>
          <w:numId w:val="17"/>
        </w:numPr>
        <w:spacing w:after="120"/>
        <w:jc w:val="both"/>
        <w:rPr>
          <w:noProof/>
        </w:rPr>
      </w:pPr>
      <w:r>
        <w:rPr>
          <w:noProof/>
        </w:rPr>
        <w:t>E</w:t>
      </w:r>
      <w:r w:rsidR="00A01C3B" w:rsidRPr="00DB3D3A">
        <w:rPr>
          <w:noProof/>
        </w:rPr>
        <w:t xml:space="preserve">valuate the system performances, user interface performances and the usability of mobile </w:t>
      </w:r>
      <w:r w:rsidR="00C66794">
        <w:rPr>
          <w:noProof/>
        </w:rPr>
        <w:t>games</w:t>
      </w:r>
      <w:r w:rsidR="00A01C3B" w:rsidRPr="00DB3D3A">
        <w:rPr>
          <w:noProof/>
        </w:rPr>
        <w:t xml:space="preserve"> for collaborative AR. </w:t>
      </w:r>
      <w:r>
        <w:rPr>
          <w:noProof/>
        </w:rPr>
        <w:t>Then, we analyze the result and adjust the system for maximize user satisfaction and immersion.</w:t>
      </w:r>
    </w:p>
    <w:p w:rsidR="007E42CE" w:rsidRPr="00DB3D3A" w:rsidRDefault="00DB3D3A" w:rsidP="008D7CD7">
      <w:pPr>
        <w:pStyle w:val="Heading1"/>
        <w:spacing w:after="120"/>
        <w:jc w:val="both"/>
        <w:rPr>
          <w:noProof/>
        </w:rPr>
      </w:pPr>
      <w:r w:rsidRPr="00DB3D3A">
        <w:rPr>
          <w:noProof/>
        </w:rPr>
        <w:t>Research Plan and Methodology</w:t>
      </w:r>
    </w:p>
    <w:p w:rsidR="00FB61DD" w:rsidRDefault="007E42CE" w:rsidP="00FB61DD">
      <w:pPr>
        <w:spacing w:after="120"/>
        <w:jc w:val="both"/>
        <w:rPr>
          <w:noProof/>
        </w:rPr>
      </w:pPr>
      <w:r w:rsidRPr="007E42CE">
        <w:rPr>
          <w:noProof/>
        </w:rPr>
        <w:t>The main method used in this r</w:t>
      </w:r>
      <w:r>
        <w:rPr>
          <w:noProof/>
        </w:rPr>
        <w:t xml:space="preserve">esearch is to review previously </w:t>
      </w:r>
      <w:r w:rsidRPr="007E42CE">
        <w:rPr>
          <w:noProof/>
        </w:rPr>
        <w:t xml:space="preserve">published conference papers and </w:t>
      </w:r>
      <w:r>
        <w:rPr>
          <w:noProof/>
        </w:rPr>
        <w:t>other related mat</w:t>
      </w:r>
      <w:r w:rsidR="00DB3D3A">
        <w:rPr>
          <w:noProof/>
        </w:rPr>
        <w:t>erial</w:t>
      </w:r>
      <w:r w:rsidRPr="007E42CE">
        <w:rPr>
          <w:noProof/>
        </w:rPr>
        <w:t xml:space="preserve">. </w:t>
      </w:r>
      <w:r w:rsidR="00656317" w:rsidRPr="00600F14">
        <w:rPr>
          <w:noProof/>
        </w:rPr>
        <w:t xml:space="preserve">In the </w:t>
      </w:r>
      <w:r w:rsidR="00882E86">
        <w:rPr>
          <w:noProof/>
        </w:rPr>
        <w:t>future paper</w:t>
      </w:r>
      <w:r w:rsidR="00656317" w:rsidRPr="00600F14">
        <w:rPr>
          <w:noProof/>
        </w:rPr>
        <w:t>,</w:t>
      </w:r>
      <w:r w:rsidR="00260019">
        <w:rPr>
          <w:noProof/>
        </w:rPr>
        <w:t xml:space="preserve"> </w:t>
      </w:r>
      <w:r w:rsidR="00260019" w:rsidRPr="007555BA">
        <w:rPr>
          <w:noProof/>
        </w:rPr>
        <w:t>I</w:t>
      </w:r>
      <w:r w:rsidR="00260019">
        <w:rPr>
          <w:noProof/>
        </w:rPr>
        <w:t xml:space="preserve"> </w:t>
      </w:r>
      <w:r w:rsidR="00882E86">
        <w:rPr>
          <w:noProof/>
        </w:rPr>
        <w:t>will</w:t>
      </w:r>
      <w:r w:rsidR="00260019">
        <w:rPr>
          <w:noProof/>
        </w:rPr>
        <w:t xml:space="preserve"> provide a comprehensive </w:t>
      </w:r>
      <w:r w:rsidR="00260019" w:rsidRPr="00600F14">
        <w:rPr>
          <w:noProof/>
        </w:rPr>
        <w:t xml:space="preserve">review of </w:t>
      </w:r>
      <w:r w:rsidR="00260019">
        <w:rPr>
          <w:noProof/>
        </w:rPr>
        <w:t>a</w:t>
      </w:r>
      <w:r w:rsidR="00260019" w:rsidRPr="00656317">
        <w:rPr>
          <w:noProof/>
        </w:rPr>
        <w:t>nalyzing various tracking methods,</w:t>
      </w:r>
      <w:r w:rsidR="00260019" w:rsidRPr="00167F6E">
        <w:rPr>
          <w:noProof/>
        </w:rPr>
        <w:t xml:space="preserve"> </w:t>
      </w:r>
      <w:r w:rsidR="00260019">
        <w:rPr>
          <w:noProof/>
        </w:rPr>
        <w:t>i</w:t>
      </w:r>
      <w:r w:rsidR="00260019" w:rsidRPr="00167F6E">
        <w:rPr>
          <w:noProof/>
        </w:rPr>
        <w:t xml:space="preserve">nteraction </w:t>
      </w:r>
      <w:r w:rsidR="00260019">
        <w:rPr>
          <w:noProof/>
        </w:rPr>
        <w:t>t</w:t>
      </w:r>
      <w:r w:rsidR="00260019" w:rsidRPr="00167F6E">
        <w:rPr>
          <w:noProof/>
        </w:rPr>
        <w:t xml:space="preserve">echniques and </w:t>
      </w:r>
      <w:r w:rsidR="00260019">
        <w:rPr>
          <w:noProof/>
        </w:rPr>
        <w:t>u</w:t>
      </w:r>
      <w:r w:rsidR="00260019" w:rsidRPr="00167F6E">
        <w:rPr>
          <w:noProof/>
        </w:rPr>
        <w:t xml:space="preserve">ser </w:t>
      </w:r>
      <w:r w:rsidR="00260019">
        <w:rPr>
          <w:noProof/>
        </w:rPr>
        <w:t>i</w:t>
      </w:r>
      <w:r w:rsidR="00260019" w:rsidRPr="00167F6E">
        <w:rPr>
          <w:noProof/>
        </w:rPr>
        <w:t>nterfaces</w:t>
      </w:r>
      <w:r w:rsidR="00260019" w:rsidRPr="00656317">
        <w:rPr>
          <w:noProof/>
        </w:rPr>
        <w:t xml:space="preserve"> </w:t>
      </w:r>
      <w:r w:rsidR="00260019">
        <w:rPr>
          <w:noProof/>
        </w:rPr>
        <w:t xml:space="preserve">in AR, which are very </w:t>
      </w:r>
      <w:r w:rsidR="00260019" w:rsidRPr="00167F6E">
        <w:rPr>
          <w:noProof/>
        </w:rPr>
        <w:t>important area</w:t>
      </w:r>
      <w:r w:rsidR="00260019">
        <w:rPr>
          <w:noProof/>
        </w:rPr>
        <w:t>s</w:t>
      </w:r>
      <w:r w:rsidR="00260019" w:rsidRPr="00167F6E">
        <w:rPr>
          <w:noProof/>
        </w:rPr>
        <w:t xml:space="preserve"> for future research.</w:t>
      </w:r>
      <w:r w:rsidR="00260019">
        <w:rPr>
          <w:noProof/>
        </w:rPr>
        <w:t xml:space="preserve"> </w:t>
      </w:r>
      <w:r w:rsidR="00882E86">
        <w:rPr>
          <w:noProof/>
        </w:rPr>
        <w:t>Then</w:t>
      </w:r>
      <w:r w:rsidR="00656317">
        <w:rPr>
          <w:noProof/>
        </w:rPr>
        <w:t xml:space="preserve">, </w:t>
      </w:r>
      <w:r w:rsidR="00656317" w:rsidRPr="007555BA">
        <w:rPr>
          <w:noProof/>
        </w:rPr>
        <w:t>I</w:t>
      </w:r>
      <w:r w:rsidR="008D5567">
        <w:rPr>
          <w:noProof/>
        </w:rPr>
        <w:t xml:space="preserve"> </w:t>
      </w:r>
      <w:r w:rsidR="00882E86">
        <w:rPr>
          <w:noProof/>
        </w:rPr>
        <w:t xml:space="preserve">will </w:t>
      </w:r>
      <w:r w:rsidR="00260019">
        <w:rPr>
          <w:noProof/>
        </w:rPr>
        <w:t xml:space="preserve">present </w:t>
      </w:r>
      <w:r w:rsidR="00260019" w:rsidRPr="008D5567">
        <w:rPr>
          <w:noProof/>
        </w:rPr>
        <w:t>several research topics</w:t>
      </w:r>
      <w:r w:rsidR="00260019" w:rsidRPr="00656317">
        <w:rPr>
          <w:noProof/>
        </w:rPr>
        <w:t xml:space="preserve"> presented </w:t>
      </w:r>
      <w:r w:rsidR="00260019">
        <w:rPr>
          <w:noProof/>
        </w:rPr>
        <w:t>on the AR and games’ combination</w:t>
      </w:r>
      <w:r w:rsidR="00260019" w:rsidRPr="00600F14">
        <w:rPr>
          <w:noProof/>
        </w:rPr>
        <w:t>.</w:t>
      </w:r>
      <w:r w:rsidR="00260019">
        <w:rPr>
          <w:noProof/>
        </w:rPr>
        <w:t xml:space="preserve"> </w:t>
      </w:r>
      <w:r w:rsidR="00FB61DD">
        <w:rPr>
          <w:noProof/>
        </w:rPr>
        <w:t>Next</w:t>
      </w:r>
      <w:r w:rsidR="00656317" w:rsidRPr="00600F14">
        <w:rPr>
          <w:noProof/>
        </w:rPr>
        <w:t xml:space="preserve">, </w:t>
      </w:r>
      <w:r w:rsidR="00656317" w:rsidRPr="007555BA">
        <w:rPr>
          <w:noProof/>
        </w:rPr>
        <w:t>I</w:t>
      </w:r>
      <w:r w:rsidR="00656317" w:rsidRPr="00260019">
        <w:rPr>
          <w:noProof/>
        </w:rPr>
        <w:t xml:space="preserve"> focus specifically on the important topics of AR tracking, </w:t>
      </w:r>
      <w:r w:rsidR="00656317" w:rsidRPr="007555BA">
        <w:rPr>
          <w:noProof/>
        </w:rPr>
        <w:t>interaction</w:t>
      </w:r>
      <w:r w:rsidR="007555BA">
        <w:rPr>
          <w:noProof/>
        </w:rPr>
        <w:t>,</w:t>
      </w:r>
      <w:r w:rsidR="008D5567">
        <w:rPr>
          <w:noProof/>
        </w:rPr>
        <w:t xml:space="preserve"> and</w:t>
      </w:r>
      <w:r w:rsidR="00656317" w:rsidRPr="00260019">
        <w:rPr>
          <w:noProof/>
        </w:rPr>
        <w:t xml:space="preserve"> display</w:t>
      </w:r>
      <w:r w:rsidR="00656317">
        <w:rPr>
          <w:noProof/>
        </w:rPr>
        <w:t xml:space="preserve"> </w:t>
      </w:r>
      <w:r w:rsidR="00656317" w:rsidRPr="00600F14">
        <w:rPr>
          <w:noProof/>
        </w:rPr>
        <w:t xml:space="preserve">technology, discussing research </w:t>
      </w:r>
      <w:r w:rsidR="00656317">
        <w:rPr>
          <w:noProof/>
        </w:rPr>
        <w:t xml:space="preserve">developments, the main problems </w:t>
      </w:r>
      <w:r w:rsidR="00656317" w:rsidRPr="00600F14">
        <w:rPr>
          <w:noProof/>
        </w:rPr>
        <w:t xml:space="preserve">explored in </w:t>
      </w:r>
      <w:r w:rsidR="00656317" w:rsidRPr="007E42CE">
        <w:rPr>
          <w:noProof/>
        </w:rPr>
        <w:t>the field and current and future AR</w:t>
      </w:r>
      <w:r w:rsidR="00260019">
        <w:rPr>
          <w:noProof/>
        </w:rPr>
        <w:t xml:space="preserve"> game</w:t>
      </w:r>
      <w:r w:rsidR="00656317" w:rsidRPr="007E42CE">
        <w:rPr>
          <w:noProof/>
        </w:rPr>
        <w:t xml:space="preserve"> research directions. </w:t>
      </w:r>
      <w:r w:rsidR="00FB61DD">
        <w:rPr>
          <w:noProof/>
        </w:rPr>
        <w:t>After the implementation, there is also a evaluation precedure. The evaluation focused on both the functionality of the system and the interaction methods used.</w:t>
      </w:r>
      <w:r w:rsidR="00FB61DD" w:rsidRPr="00FB61DD">
        <w:t xml:space="preserve"> </w:t>
      </w:r>
      <w:r w:rsidR="00FB61DD">
        <w:rPr>
          <w:noProof/>
        </w:rPr>
        <w:t>The second part of the evaluation will be the completion of a questionnaire. The subjects will be asked to rate individual aspects of the user interface as well as the sustainability of the overall approach.</w:t>
      </w:r>
    </w:p>
    <w:p w:rsidR="007E42CE" w:rsidRDefault="00CD3078" w:rsidP="008D7CD7">
      <w:pPr>
        <w:pStyle w:val="Heading1"/>
        <w:spacing w:after="120"/>
        <w:jc w:val="both"/>
        <w:rPr>
          <w:noProof/>
        </w:rPr>
      </w:pPr>
      <w:r>
        <w:rPr>
          <w:noProof/>
        </w:rPr>
        <w:lastRenderedPageBreak/>
        <w:t>Project Plan</w:t>
      </w:r>
    </w:p>
    <w:p w:rsidR="00E72F7C" w:rsidRDefault="00E15042" w:rsidP="00D62604">
      <w:pPr>
        <w:ind w:left="720" w:firstLine="720"/>
      </w:pPr>
      <w:r>
        <w:rPr>
          <w:noProof/>
          <w:lang w:val="en-US"/>
        </w:rPr>
        <w:drawing>
          <wp:inline distT="0" distB="0" distL="0" distR="0" wp14:anchorId="49D4E2E9" wp14:editId="3B032CCC">
            <wp:extent cx="3858721" cy="1858881"/>
            <wp:effectExtent l="0" t="0" r="889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5037" t="31064" r="40007" b="47561"/>
                    <a:stretch/>
                  </pic:blipFill>
                  <pic:spPr bwMode="auto">
                    <a:xfrm>
                      <a:off x="0" y="0"/>
                      <a:ext cx="3911921" cy="1884509"/>
                    </a:xfrm>
                    <a:prstGeom prst="rect">
                      <a:avLst/>
                    </a:prstGeom>
                    <a:ln>
                      <a:noFill/>
                    </a:ln>
                    <a:extLst>
                      <a:ext uri="{53640926-AAD7-44D8-BBD7-CCE9431645EC}">
                        <a14:shadowObscured xmlns:a14="http://schemas.microsoft.com/office/drawing/2010/main"/>
                      </a:ext>
                    </a:extLst>
                  </pic:spPr>
                </pic:pic>
              </a:graphicData>
            </a:graphic>
          </wp:inline>
        </w:drawing>
      </w:r>
    </w:p>
    <w:p w:rsidR="00732534" w:rsidRPr="00732534" w:rsidRDefault="009223D8" w:rsidP="00732534">
      <w:pPr>
        <w:pStyle w:val="ListParagraph"/>
        <w:spacing w:after="120"/>
        <w:ind w:left="1800" w:firstLine="360"/>
        <w:jc w:val="both"/>
      </w:pPr>
      <w:r>
        <w:t>Table</w:t>
      </w:r>
      <w:r w:rsidR="00732534" w:rsidRPr="00732534">
        <w:t xml:space="preserve"> </w:t>
      </w:r>
      <w:r w:rsidR="00732534">
        <w:t>2</w:t>
      </w:r>
      <w:r w:rsidR="00732534" w:rsidRPr="00732534">
        <w:t>: Proposal Research and Writing Timetable</w:t>
      </w:r>
    </w:p>
    <w:p w:rsidR="00732534" w:rsidRPr="00E72F7C" w:rsidRDefault="00732534" w:rsidP="00E72F7C"/>
    <w:p w:rsidR="006B60FB" w:rsidRPr="0020219F" w:rsidRDefault="007E42CE" w:rsidP="008D7CD7">
      <w:pPr>
        <w:pStyle w:val="Heading1"/>
        <w:spacing w:after="120"/>
        <w:jc w:val="both"/>
        <w:rPr>
          <w:noProof/>
        </w:rPr>
      </w:pPr>
      <w:r w:rsidRPr="0020219F">
        <w:rPr>
          <w:noProof/>
        </w:rPr>
        <w:t>R</w:t>
      </w:r>
      <w:r w:rsidR="008D7CD7">
        <w:rPr>
          <w:noProof/>
        </w:rPr>
        <w:t>eference</w:t>
      </w:r>
      <w:r w:rsidR="0020219F">
        <w:rPr>
          <w:noProof/>
        </w:rPr>
        <w:t xml:space="preserve"> </w:t>
      </w:r>
    </w:p>
    <w:p w:rsidR="00C2263F" w:rsidRDefault="006B60FB" w:rsidP="00E60BBA">
      <w:pPr>
        <w:pStyle w:val="ListParagraph"/>
        <w:numPr>
          <w:ilvl w:val="0"/>
          <w:numId w:val="1"/>
        </w:numPr>
        <w:spacing w:after="120"/>
        <w:jc w:val="both"/>
      </w:pPr>
      <w:r w:rsidRPr="006B60FB">
        <w:t>R.T. Azuma.</w:t>
      </w:r>
      <w:r w:rsidR="00FA20DE">
        <w:t xml:space="preserve"> (</w:t>
      </w:r>
      <w:r w:rsidR="00FA20DE" w:rsidRPr="006B60FB">
        <w:t>1997</w:t>
      </w:r>
      <w:r w:rsidR="00FA20DE">
        <w:t>).</w:t>
      </w:r>
      <w:r w:rsidRPr="006B60FB">
        <w:t xml:space="preserve"> A survey of augmented reality. Presence: </w:t>
      </w:r>
      <w:r w:rsidRPr="00D61F80">
        <w:rPr>
          <w:noProof/>
        </w:rPr>
        <w:t>Teleoperators</w:t>
      </w:r>
      <w:r w:rsidRPr="006B60FB">
        <w:t xml:space="preserve"> and Virtual Environments 6:4, 355-385, 1997.</w:t>
      </w:r>
    </w:p>
    <w:p w:rsidR="00C2263F" w:rsidRDefault="00C2263F" w:rsidP="00E60BBA">
      <w:pPr>
        <w:pStyle w:val="ListParagraph"/>
        <w:numPr>
          <w:ilvl w:val="0"/>
          <w:numId w:val="1"/>
        </w:numPr>
        <w:spacing w:after="120"/>
        <w:jc w:val="both"/>
      </w:pPr>
      <w:r w:rsidRPr="00C2263F">
        <w:t>D. Schmalstieg, A. Fuhrmann, Z. S</w:t>
      </w:r>
      <w:r>
        <w:t xml:space="preserve">zalavari and M. Gervautz. </w:t>
      </w:r>
      <w:r w:rsidR="00FA20DE">
        <w:t>(</w:t>
      </w:r>
      <w:r>
        <w:t>1996</w:t>
      </w:r>
      <w:r w:rsidR="00FA20DE">
        <w:t>)</w:t>
      </w:r>
      <w:r>
        <w:t xml:space="preserve">. </w:t>
      </w:r>
      <w:r w:rsidRPr="00C2263F">
        <w:t>Studierstube-An environment for coll</w:t>
      </w:r>
      <w:r>
        <w:t>aboration in augmented reality.</w:t>
      </w:r>
      <w:r w:rsidR="00800363">
        <w:t xml:space="preserve"> </w:t>
      </w:r>
      <w:r w:rsidRPr="00C2263F">
        <w:t>In CVE ’96, 1996.</w:t>
      </w:r>
    </w:p>
    <w:p w:rsidR="00956F37" w:rsidRDefault="00956F37" w:rsidP="00E60BBA">
      <w:pPr>
        <w:pStyle w:val="ListParagraph"/>
        <w:numPr>
          <w:ilvl w:val="0"/>
          <w:numId w:val="1"/>
        </w:numPr>
        <w:spacing w:after="120"/>
        <w:jc w:val="both"/>
      </w:pPr>
      <w:bookmarkStart w:id="18" w:name="OLE_LINK1"/>
      <w:bookmarkStart w:id="19" w:name="OLE_LINK2"/>
      <w:r w:rsidRPr="00B307EA">
        <w:t>M. Billinghurst</w:t>
      </w:r>
      <w:bookmarkEnd w:id="18"/>
      <w:bookmarkEnd w:id="19"/>
      <w:r w:rsidRPr="00B307EA">
        <w:t>, S. Weghorst and T. Furness III.</w:t>
      </w:r>
      <w:r w:rsidR="00FA20DE">
        <w:t xml:space="preserve"> (1996).</w:t>
      </w:r>
      <w:r w:rsidRPr="00B307EA">
        <w:t xml:space="preserve"> Shared Space: An augmented reality interface for computer supported collaborative work. In CVE ’96, 1996.</w:t>
      </w:r>
    </w:p>
    <w:p w:rsidR="00276F34" w:rsidRDefault="004E17EF" w:rsidP="00E340CC">
      <w:pPr>
        <w:pStyle w:val="ListParagraph"/>
        <w:numPr>
          <w:ilvl w:val="0"/>
          <w:numId w:val="1"/>
        </w:numPr>
        <w:spacing w:after="120"/>
        <w:jc w:val="both"/>
      </w:pPr>
      <w:r w:rsidRPr="004E17EF">
        <w:t>Datcu, D., Lukosch, S., &amp; Lukosch, H. (2016). A Collaborative Game to Study Presence and Situational Awareness in a Physical and an Augmented Reality Environment. Journal of Universal Computer Science, 22(2), 247-270.</w:t>
      </w:r>
    </w:p>
    <w:p w:rsidR="00E340CC" w:rsidRPr="00E340CC" w:rsidRDefault="00EE2A78" w:rsidP="00E340CC">
      <w:pPr>
        <w:pStyle w:val="ListParagraph"/>
        <w:numPr>
          <w:ilvl w:val="0"/>
          <w:numId w:val="1"/>
        </w:numPr>
        <w:spacing w:after="120"/>
        <w:jc w:val="both"/>
      </w:pPr>
      <w:r w:rsidRPr="00B307EA">
        <w:t>M. Billinghurst</w:t>
      </w:r>
      <w:r w:rsidR="00E340CC" w:rsidRPr="00E340CC">
        <w:t>, &amp; Kato, H. (2002). Collaborative augmented reality. NEW YORK: ACM. doi:10.1145/514236.514265</w:t>
      </w:r>
    </w:p>
    <w:p w:rsidR="00F72206" w:rsidRDefault="00F56505" w:rsidP="00E340CC">
      <w:pPr>
        <w:pStyle w:val="ListParagraph"/>
        <w:numPr>
          <w:ilvl w:val="0"/>
          <w:numId w:val="1"/>
        </w:numPr>
        <w:spacing w:after="120"/>
        <w:jc w:val="both"/>
      </w:pPr>
      <w:r w:rsidRPr="00F56505">
        <w:t>Amberā Cruz</w:t>
      </w:r>
      <w:r>
        <w:t xml:space="preserve">. </w:t>
      </w:r>
      <w:r w:rsidRPr="00F56505">
        <w:t>Social media ​stats behind Pokémon Go's success</w:t>
      </w:r>
      <w:r>
        <w:t>.</w:t>
      </w:r>
      <w:r w:rsidR="00EE44E6">
        <w:t xml:space="preserve"> (2016).</w:t>
      </w:r>
      <w:r>
        <w:t xml:space="preserve"> </w:t>
      </w:r>
      <w:r w:rsidR="00EE44E6" w:rsidRPr="00EE44E6">
        <w:t xml:space="preserve">Retrieved from </w:t>
      </w:r>
      <w:r w:rsidR="009055FA" w:rsidRPr="007404B5">
        <w:t>http://ww-w.pcworld.idg.com.au/article/604606/social-media-stats-behind-pok-mon-go success.html</w:t>
      </w:r>
    </w:p>
    <w:p w:rsidR="009055FA" w:rsidRPr="00CD25DA" w:rsidRDefault="00CD25DA" w:rsidP="00CD25DA">
      <w:pPr>
        <w:pStyle w:val="ListParagraph"/>
        <w:numPr>
          <w:ilvl w:val="0"/>
          <w:numId w:val="1"/>
        </w:numPr>
        <w:spacing w:after="120"/>
        <w:jc w:val="both"/>
      </w:pPr>
      <w:r w:rsidRPr="00CD25DA">
        <w:t>Dong, S., Behzadan, A. H., Chen, F., &amp; Kamat, V. R. (2013). Collaborative visualization of engineering processes using tabletop augmented reality. Advances in Engineering Software,55, 45-55. doi: 10.1016/j.advengsoft.2012.09.001</w:t>
      </w:r>
    </w:p>
    <w:p w:rsidR="0007565D" w:rsidRDefault="009055FA" w:rsidP="009055FA">
      <w:pPr>
        <w:pStyle w:val="ListParagraph"/>
        <w:numPr>
          <w:ilvl w:val="0"/>
          <w:numId w:val="1"/>
        </w:numPr>
        <w:spacing w:after="120"/>
        <w:jc w:val="both"/>
        <w:rPr>
          <w:noProof/>
        </w:rPr>
      </w:pPr>
      <w:r w:rsidRPr="009055FA">
        <w:rPr>
          <w:noProof/>
        </w:rPr>
        <w:t xml:space="preserve">Kiyokawa, K., Takemura, H., &amp; </w:t>
      </w:r>
      <w:bookmarkStart w:id="20" w:name="OLE_LINK7"/>
      <w:bookmarkStart w:id="21" w:name="OLE_LINK8"/>
      <w:r w:rsidRPr="009055FA">
        <w:rPr>
          <w:noProof/>
        </w:rPr>
        <w:t>Yokoya</w:t>
      </w:r>
      <w:bookmarkEnd w:id="20"/>
      <w:bookmarkEnd w:id="21"/>
      <w:r w:rsidRPr="009055FA">
        <w:rPr>
          <w:noProof/>
        </w:rPr>
        <w:t>, N. (2000). SeamlessDesign for 3D object creation. Ieee Multimedia, 7(1), 22-33. doi:10.1109/93.839308</w:t>
      </w:r>
    </w:p>
    <w:p w:rsidR="0007565D" w:rsidRPr="00FA46C2" w:rsidRDefault="00FA46C2" w:rsidP="00346C74">
      <w:pPr>
        <w:pStyle w:val="ListParagraph"/>
        <w:numPr>
          <w:ilvl w:val="0"/>
          <w:numId w:val="1"/>
        </w:numPr>
        <w:spacing w:after="120"/>
        <w:jc w:val="both"/>
        <w:rPr>
          <w:noProof/>
        </w:rPr>
      </w:pPr>
      <w:r w:rsidRPr="00FA46C2">
        <w:rPr>
          <w:noProof/>
        </w:rPr>
        <w:t>Moon, K., Sang, J., &amp; Woo, W. (2014). Designing AR game enhancing interactivity between virtual objects and hand for overcoming space limit. Paper presented at the , 8526(2) 200-209.</w:t>
      </w:r>
      <w:r w:rsidR="00346C74">
        <w:rPr>
          <w:noProof/>
        </w:rPr>
        <w:t>doi:10.10-07</w:t>
      </w:r>
      <w:r w:rsidRPr="00FA46C2">
        <w:rPr>
          <w:noProof/>
        </w:rPr>
        <w:t>/978-3-319-07464-1_19</w:t>
      </w:r>
    </w:p>
    <w:p w:rsidR="00B337D4" w:rsidRDefault="00B84835" w:rsidP="008E18E3">
      <w:pPr>
        <w:pStyle w:val="ListParagraph"/>
        <w:numPr>
          <w:ilvl w:val="0"/>
          <w:numId w:val="1"/>
        </w:numPr>
        <w:spacing w:after="120"/>
        <w:jc w:val="both"/>
        <w:rPr>
          <w:noProof/>
        </w:rPr>
      </w:pPr>
      <w:r w:rsidRPr="00B84835">
        <w:rPr>
          <w:noProof/>
        </w:rPr>
        <w:t xml:space="preserve">Bryson, S., &amp; Gerald-Yamasaki, M. (1992). </w:t>
      </w:r>
      <w:bookmarkStart w:id="22" w:name="OLE_LINK17"/>
      <w:bookmarkStart w:id="23" w:name="OLE_LINK18"/>
      <w:r w:rsidRPr="00B84835">
        <w:rPr>
          <w:noProof/>
        </w:rPr>
        <w:t>The distributed virtual windtunnel</w:t>
      </w:r>
      <w:bookmarkEnd w:id="22"/>
      <w:bookmarkEnd w:id="23"/>
      <w:r w:rsidRPr="00B84835">
        <w:rPr>
          <w:noProof/>
        </w:rPr>
        <w:t>. Paper presented at the 275-284. doi:10.1109/SUPERC.1992.236675</w:t>
      </w:r>
    </w:p>
    <w:p w:rsidR="00DC34BB" w:rsidRDefault="00B337D4" w:rsidP="00B337D4">
      <w:pPr>
        <w:pStyle w:val="ListParagraph"/>
        <w:numPr>
          <w:ilvl w:val="0"/>
          <w:numId w:val="1"/>
        </w:numPr>
        <w:spacing w:after="120"/>
        <w:jc w:val="both"/>
        <w:rPr>
          <w:noProof/>
        </w:rPr>
      </w:pPr>
      <w:r w:rsidRPr="00B337D4">
        <w:rPr>
          <w:noProof/>
        </w:rPr>
        <w:t>Fahlén, L., Brown, C., Ståhl, O., &amp; Carlsson, C. (1993). A space based model for user interaction in shared synthetic environments. Paper presented at the 43-48. doi:10.1145/169059.169068</w:t>
      </w:r>
    </w:p>
    <w:p w:rsidR="00B337D4" w:rsidRDefault="00DC34BB" w:rsidP="001D4C4D">
      <w:pPr>
        <w:pStyle w:val="ListParagraph"/>
        <w:numPr>
          <w:ilvl w:val="0"/>
          <w:numId w:val="1"/>
        </w:numPr>
        <w:spacing w:after="120"/>
        <w:jc w:val="both"/>
        <w:rPr>
          <w:noProof/>
        </w:rPr>
      </w:pPr>
      <w:r w:rsidRPr="00DC34BB">
        <w:rPr>
          <w:noProof/>
        </w:rPr>
        <w:t>Cruz-Neira, C., Sandin, D., &amp; DeFanti, T. (1993). Surround-screen projection-based virtual reality: The design and implementation of the CAVE. Paper presented at the 135-142.</w:t>
      </w:r>
      <w:r w:rsidR="001D4C4D">
        <w:rPr>
          <w:noProof/>
        </w:rPr>
        <w:t>doi:10.1145/166117. 1</w:t>
      </w:r>
      <w:r w:rsidRPr="00DC34BB">
        <w:rPr>
          <w:noProof/>
        </w:rPr>
        <w:t>66134</w:t>
      </w:r>
      <w:r>
        <w:rPr>
          <w:noProof/>
        </w:rPr>
        <w:t xml:space="preserve"> </w:t>
      </w:r>
      <w:r w:rsidR="00F72206">
        <w:rPr>
          <w:noProof/>
        </w:rPr>
        <w:fldChar w:fldCharType="begin"/>
      </w:r>
      <w:r w:rsidR="00F72206">
        <w:rPr>
          <w:noProof/>
        </w:rPr>
        <w:instrText xml:space="preserve"> ADDIN EN.REFLIST </w:instrText>
      </w:r>
      <w:r w:rsidR="00F72206">
        <w:rPr>
          <w:noProof/>
        </w:rPr>
        <w:fldChar w:fldCharType="separate"/>
      </w:r>
    </w:p>
    <w:p w:rsidR="00240C44" w:rsidRDefault="00240C44" w:rsidP="00240C44">
      <w:pPr>
        <w:pStyle w:val="ListParagraph"/>
        <w:numPr>
          <w:ilvl w:val="0"/>
          <w:numId w:val="1"/>
        </w:numPr>
        <w:spacing w:after="120"/>
        <w:jc w:val="both"/>
        <w:rPr>
          <w:noProof/>
        </w:rPr>
      </w:pPr>
      <w:r>
        <w:rPr>
          <w:noProof/>
        </w:rPr>
        <w:lastRenderedPageBreak/>
        <w:t>Cruz-Neira C. et al. Scientists in Wonderland: A Report on Visualisation Applications in the C</w:t>
      </w:r>
      <w:r w:rsidR="005205BF">
        <w:rPr>
          <w:noProof/>
        </w:rPr>
        <w:t>AV</w:t>
      </w:r>
      <w:r>
        <w:rPr>
          <w:noProof/>
        </w:rPr>
        <w:t xml:space="preserve">E Virtual Reality Environment. </w:t>
      </w:r>
      <w:r w:rsidR="005205BF">
        <w:rPr>
          <w:noProof/>
        </w:rPr>
        <w:t>In</w:t>
      </w:r>
      <w:r>
        <w:rPr>
          <w:noProof/>
        </w:rPr>
        <w:t xml:space="preserve"> </w:t>
      </w:r>
      <w:r w:rsidRPr="007555BA">
        <w:rPr>
          <w:noProof/>
        </w:rPr>
        <w:t>proceedings</w:t>
      </w:r>
      <w:r>
        <w:rPr>
          <w:noProof/>
        </w:rPr>
        <w:t xml:space="preserve"> of the IEEE 1993 Symposium on Research Frontiers in Virtual Reality: 1993; 59-67.</w:t>
      </w:r>
    </w:p>
    <w:p w:rsidR="00F56505" w:rsidRDefault="00800363" w:rsidP="00D9457A">
      <w:pPr>
        <w:pStyle w:val="ListParagraph"/>
        <w:numPr>
          <w:ilvl w:val="0"/>
          <w:numId w:val="1"/>
        </w:numPr>
        <w:spacing w:after="120"/>
        <w:jc w:val="both"/>
        <w:rPr>
          <w:noProof/>
        </w:rPr>
      </w:pPr>
      <w:r>
        <w:rPr>
          <w:noProof/>
        </w:rPr>
        <w:t>Kr</w:t>
      </w:r>
      <w:r w:rsidR="007555BA">
        <w:rPr>
          <w:noProof/>
        </w:rPr>
        <w:t>u</w:t>
      </w:r>
      <w:r>
        <w:rPr>
          <w:noProof/>
        </w:rPr>
        <w:t xml:space="preserve">ger W, Bohn C, </w:t>
      </w:r>
      <w:r w:rsidRPr="007555BA">
        <w:rPr>
          <w:noProof/>
        </w:rPr>
        <w:t>Fr</w:t>
      </w:r>
      <w:r w:rsidR="007555BA">
        <w:rPr>
          <w:noProof/>
        </w:rPr>
        <w:t>o</w:t>
      </w:r>
      <w:r w:rsidR="00377DA5" w:rsidRPr="007555BA">
        <w:rPr>
          <w:noProof/>
        </w:rPr>
        <w:t>hlich</w:t>
      </w:r>
      <w:r w:rsidR="00377DA5">
        <w:rPr>
          <w:noProof/>
        </w:rPr>
        <w:t xml:space="preserve"> B, Sch</w:t>
      </w:r>
      <w:r w:rsidR="007555BA">
        <w:rPr>
          <w:noProof/>
        </w:rPr>
        <w:t>u</w:t>
      </w:r>
      <w:r w:rsidR="00377DA5">
        <w:rPr>
          <w:noProof/>
        </w:rPr>
        <w:t>th H, Strauss W, Wesche G, The Responsive Workbench: A Virtual Work Environment. IEEE Computer. 1995; 28: 42-48.</w:t>
      </w:r>
      <w:r w:rsidR="00F72206">
        <w:rPr>
          <w:noProof/>
        </w:rPr>
        <w:fldChar w:fldCharType="end"/>
      </w:r>
    </w:p>
    <w:p w:rsidR="00537138" w:rsidRDefault="00537138" w:rsidP="00537138">
      <w:pPr>
        <w:pStyle w:val="ListParagraph"/>
        <w:numPr>
          <w:ilvl w:val="0"/>
          <w:numId w:val="1"/>
        </w:numPr>
        <w:spacing w:after="120"/>
        <w:jc w:val="both"/>
        <w:rPr>
          <w:noProof/>
        </w:rPr>
      </w:pPr>
      <w:r>
        <w:rPr>
          <w:noProof/>
        </w:rPr>
        <w:t>Fritzmaurice GW. Situated Information Spaces and Spatially aware Palmtop Computers. Communications of the ACM. 1993; 39:39-49.</w:t>
      </w:r>
    </w:p>
    <w:p w:rsidR="00E340CC" w:rsidRPr="00E340CC" w:rsidRDefault="00E340CC" w:rsidP="00E340CC">
      <w:pPr>
        <w:pStyle w:val="ListParagraph"/>
        <w:numPr>
          <w:ilvl w:val="0"/>
          <w:numId w:val="1"/>
        </w:numPr>
        <w:spacing w:after="120"/>
        <w:jc w:val="both"/>
        <w:rPr>
          <w:noProof/>
        </w:rPr>
      </w:pPr>
      <w:r w:rsidRPr="00E340CC">
        <w:rPr>
          <w:noProof/>
        </w:rPr>
        <w:t>Henrysson, A., Ollila, M., &amp; Billinghurst, M. (2005). Mobile phone based AR scene assembly. Paper presented at the , 154 95-102. doi:10.1145/1149488.1149504</w:t>
      </w:r>
    </w:p>
    <w:p w:rsidR="00861AA1" w:rsidRPr="00861AA1" w:rsidRDefault="00861AA1" w:rsidP="00861AA1">
      <w:pPr>
        <w:pStyle w:val="ListParagraph"/>
        <w:numPr>
          <w:ilvl w:val="0"/>
          <w:numId w:val="1"/>
        </w:numPr>
        <w:spacing w:after="120"/>
        <w:jc w:val="both"/>
        <w:rPr>
          <w:noProof/>
        </w:rPr>
      </w:pPr>
      <w:r w:rsidRPr="00861AA1">
        <w:rPr>
          <w:noProof/>
        </w:rPr>
        <w:t>Haller, M., Billinghurst, M., &amp; Thomas, B. H. (2006). Emerging technologies of augmented reality: Interfaces and design. () doi:10.4018/978-1-59904-066-0</w:t>
      </w:r>
    </w:p>
    <w:p w:rsidR="00392274" w:rsidRDefault="00861AA1" w:rsidP="00861AA1">
      <w:pPr>
        <w:pStyle w:val="ListParagraph"/>
        <w:numPr>
          <w:ilvl w:val="0"/>
          <w:numId w:val="1"/>
        </w:numPr>
        <w:spacing w:after="120"/>
        <w:jc w:val="both"/>
        <w:rPr>
          <w:noProof/>
        </w:rPr>
      </w:pPr>
      <w:r w:rsidRPr="00064DA7">
        <w:rPr>
          <w:noProof/>
        </w:rPr>
        <w:t xml:space="preserve"> </w:t>
      </w:r>
      <w:r w:rsidR="00064DA7" w:rsidRPr="00064DA7">
        <w:rPr>
          <w:noProof/>
        </w:rPr>
        <w:t xml:space="preserve">Zlatanova, S., &amp; Verbree, E. (2004). </w:t>
      </w:r>
      <w:bookmarkStart w:id="24" w:name="OLE_LINK20"/>
      <w:bookmarkStart w:id="25" w:name="OLE_LINK21"/>
      <w:r w:rsidR="00064DA7" w:rsidRPr="00064DA7">
        <w:rPr>
          <w:noProof/>
        </w:rPr>
        <w:t>User tracking as an alternative positioning technique for LBS</w:t>
      </w:r>
      <w:bookmarkEnd w:id="24"/>
      <w:bookmarkEnd w:id="25"/>
      <w:r w:rsidR="00064DA7" w:rsidRPr="00064DA7">
        <w:rPr>
          <w:noProof/>
        </w:rPr>
        <w:t>.</w:t>
      </w:r>
    </w:p>
    <w:p w:rsidR="00066105" w:rsidRDefault="00066105" w:rsidP="00392274">
      <w:pPr>
        <w:pStyle w:val="ListParagraph"/>
        <w:numPr>
          <w:ilvl w:val="0"/>
          <w:numId w:val="1"/>
        </w:numPr>
        <w:spacing w:after="120"/>
        <w:jc w:val="both"/>
        <w:rPr>
          <w:noProof/>
        </w:rPr>
      </w:pPr>
      <w:r w:rsidRPr="008A3122">
        <w:rPr>
          <w:noProof/>
        </w:rPr>
        <w:t>Fischer, J., Eichler, M., Bartz, D., &amp; Straßer, W. (2007). A hybrid tracking method for surgical augmented reality. Computers &amp; Graphics, 31(1), 39-52. doi:10.1016/j.cag.2006.09.007</w:t>
      </w:r>
    </w:p>
    <w:p w:rsidR="00FC4FF0" w:rsidRPr="00FC4FF0" w:rsidRDefault="00FC4FF0" w:rsidP="00FC4FF0">
      <w:pPr>
        <w:pStyle w:val="ListParagraph"/>
        <w:numPr>
          <w:ilvl w:val="0"/>
          <w:numId w:val="1"/>
        </w:numPr>
        <w:spacing w:after="120"/>
        <w:jc w:val="both"/>
        <w:rPr>
          <w:noProof/>
        </w:rPr>
      </w:pPr>
      <w:bookmarkStart w:id="26" w:name="OLE_LINK30"/>
      <w:bookmarkStart w:id="27" w:name="OLE_LINK31"/>
      <w:r w:rsidRPr="00FC4FF0">
        <w:rPr>
          <w:noProof/>
        </w:rPr>
        <w:t>Wagner, D., Reitmayr, G., Mulloni, A., Drummond, T., &amp; Schmalstieg, D. (2008). Pose tracking from natural features on mobile phones. Paper presented at the 125-134.</w:t>
      </w:r>
      <w:r>
        <w:rPr>
          <w:noProof/>
        </w:rPr>
        <w:t>doi:10.1109/ISMAR.2008.463 7338</w:t>
      </w:r>
    </w:p>
    <w:bookmarkEnd w:id="26"/>
    <w:bookmarkEnd w:id="27"/>
    <w:p w:rsidR="00751601" w:rsidRPr="00751601" w:rsidRDefault="00751601" w:rsidP="00751601">
      <w:pPr>
        <w:pStyle w:val="ListParagraph"/>
        <w:numPr>
          <w:ilvl w:val="0"/>
          <w:numId w:val="1"/>
        </w:numPr>
        <w:spacing w:after="120"/>
        <w:jc w:val="both"/>
        <w:rPr>
          <w:noProof/>
        </w:rPr>
      </w:pPr>
      <w:r w:rsidRPr="00751601">
        <w:rPr>
          <w:noProof/>
        </w:rPr>
        <w:t>Gausemeier, J., Fruend, J., Matysczok, C., Bruederlin, B., &amp; Beier, D. (2003). Development of a real time image based object recognition method for mobile AR-devices. Paper presented at the 133-139. doi:10.1145/602330.602355</w:t>
      </w:r>
    </w:p>
    <w:p w:rsidR="00CC6B4A" w:rsidRPr="00CC6B4A" w:rsidRDefault="00751601" w:rsidP="00751601">
      <w:pPr>
        <w:pStyle w:val="ListParagraph"/>
        <w:numPr>
          <w:ilvl w:val="0"/>
          <w:numId w:val="1"/>
        </w:numPr>
        <w:spacing w:after="120"/>
        <w:jc w:val="both"/>
        <w:rPr>
          <w:noProof/>
        </w:rPr>
      </w:pPr>
      <w:r w:rsidRPr="00CC6B4A">
        <w:rPr>
          <w:noProof/>
        </w:rPr>
        <w:t xml:space="preserve"> </w:t>
      </w:r>
      <w:r w:rsidR="00CC6B4A" w:rsidRPr="00CC6B4A">
        <w:rPr>
          <w:noProof/>
        </w:rPr>
        <w:t>Feiner, S., MacIntyre, B., Höllerer, T., &amp; Webster, A. (1997). A touring machine: Prototyping 3D mobile augmented reality systems for exploring the urban environment. Personal Technologies, 1(4), 208-217. doi:10.1007/BF01682023</w:t>
      </w:r>
    </w:p>
    <w:p w:rsidR="00EB38B2" w:rsidRDefault="00CC6B4A" w:rsidP="00CC6B4A">
      <w:pPr>
        <w:pStyle w:val="ListParagraph"/>
        <w:numPr>
          <w:ilvl w:val="0"/>
          <w:numId w:val="1"/>
        </w:numPr>
        <w:spacing w:after="120"/>
        <w:jc w:val="both"/>
        <w:rPr>
          <w:noProof/>
        </w:rPr>
      </w:pPr>
      <w:r w:rsidRPr="00EB38B2">
        <w:rPr>
          <w:noProof/>
        </w:rPr>
        <w:t xml:space="preserve"> </w:t>
      </w:r>
      <w:r w:rsidR="00EB38B2" w:rsidRPr="00EB38B2">
        <w:rPr>
          <w:noProof/>
        </w:rPr>
        <w:t>Reitmayr, G., Schmalstieg, D.: Collaborative Augmented Reality for Outdoor Navigation</w:t>
      </w:r>
      <w:r w:rsidR="00EB38B2">
        <w:rPr>
          <w:noProof/>
        </w:rPr>
        <w:t xml:space="preserve"> </w:t>
      </w:r>
      <w:r w:rsidR="00EB38B2" w:rsidRPr="00EB38B2">
        <w:rPr>
          <w:noProof/>
        </w:rPr>
        <w:t>and  Information  Browsing.  In:  Proc.  of  Symposium  Location  Based  Services  and</w:t>
      </w:r>
      <w:r w:rsidR="00EB38B2">
        <w:rPr>
          <w:noProof/>
        </w:rPr>
        <w:t xml:space="preserve"> </w:t>
      </w:r>
      <w:r w:rsidR="00EB38B2" w:rsidRPr="00EB38B2">
        <w:rPr>
          <w:noProof/>
        </w:rPr>
        <w:t>TeleCartography 66, 53–59 (2004)</w:t>
      </w:r>
    </w:p>
    <w:p w:rsidR="00CA0A79" w:rsidRPr="00CA0A79" w:rsidRDefault="00CA0A79" w:rsidP="00CA0A79">
      <w:pPr>
        <w:pStyle w:val="ListParagraph"/>
        <w:numPr>
          <w:ilvl w:val="0"/>
          <w:numId w:val="1"/>
        </w:numPr>
        <w:spacing w:after="120"/>
        <w:jc w:val="both"/>
        <w:rPr>
          <w:noProof/>
        </w:rPr>
      </w:pPr>
      <w:r w:rsidRPr="00CA0A79">
        <w:rPr>
          <w:noProof/>
        </w:rPr>
        <w:t>Regenbrecht, H., &amp; Wagner, M. (2002). Interaction in a collaborative augmented reality environment. Paper presented at the 504-505. doi:10.1145/506443.506451</w:t>
      </w:r>
    </w:p>
    <w:p w:rsidR="00B401CD" w:rsidRDefault="009458A6" w:rsidP="0028167A">
      <w:pPr>
        <w:pStyle w:val="ListParagraph"/>
        <w:numPr>
          <w:ilvl w:val="0"/>
          <w:numId w:val="1"/>
        </w:numPr>
        <w:spacing w:after="120"/>
        <w:jc w:val="both"/>
        <w:rPr>
          <w:noProof/>
        </w:rPr>
      </w:pPr>
      <w:r>
        <w:rPr>
          <w:noProof/>
        </w:rPr>
        <w:t xml:space="preserve">J. Leigh et al., “Multi-Perspective Collaborative Design in </w:t>
      </w:r>
      <w:bookmarkStart w:id="28" w:name="OLE_LINK9"/>
      <w:bookmarkStart w:id="29" w:name="OLE_LINK10"/>
      <w:r>
        <w:rPr>
          <w:noProof/>
        </w:rPr>
        <w:t xml:space="preserve">Persistent </w:t>
      </w:r>
      <w:bookmarkEnd w:id="28"/>
      <w:bookmarkEnd w:id="29"/>
      <w:r>
        <w:rPr>
          <w:noProof/>
        </w:rPr>
        <w:t>Networked Virtual Environments,” Proc. IEEE Virual Reality Annual Int’l Symp., IEEE Computer Society, Los Alamitos, Calif., 1996, pp. 253-260.</w:t>
      </w:r>
    </w:p>
    <w:p w:rsidR="00B94756" w:rsidRDefault="00B94756" w:rsidP="00B94756">
      <w:pPr>
        <w:pStyle w:val="ListParagraph"/>
        <w:numPr>
          <w:ilvl w:val="0"/>
          <w:numId w:val="1"/>
        </w:numPr>
        <w:spacing w:after="120"/>
        <w:jc w:val="both"/>
        <w:rPr>
          <w:noProof/>
        </w:rPr>
      </w:pPr>
      <w:r w:rsidRPr="00B94756">
        <w:rPr>
          <w:noProof/>
          <w:highlight w:val="yellow"/>
        </w:rPr>
        <w:t>Wagne</w:t>
      </w:r>
      <w:r>
        <w:rPr>
          <w:noProof/>
        </w:rPr>
        <w:t>r, D., Schmalstieg, D.. First Steps Towards Handheld</w:t>
      </w:r>
      <w:r>
        <w:rPr>
          <w:noProof/>
        </w:rPr>
        <w:t xml:space="preserve"> </w:t>
      </w:r>
      <w:r>
        <w:rPr>
          <w:noProof/>
        </w:rPr>
        <w:t>Augmented Reality. Proceedings of the 7th International Conference on</w:t>
      </w:r>
      <w:r>
        <w:rPr>
          <w:noProof/>
        </w:rPr>
        <w:t xml:space="preserve"> </w:t>
      </w:r>
      <w:r>
        <w:rPr>
          <w:noProof/>
        </w:rPr>
        <w:t>Wearable Computers (ISWC 2003), pp. 127-135, 2003</w:t>
      </w:r>
      <w:r>
        <w:rPr>
          <w:noProof/>
        </w:rPr>
        <w:t>.</w:t>
      </w:r>
    </w:p>
    <w:p w:rsidR="00B94756" w:rsidRDefault="00B94756" w:rsidP="00B94756">
      <w:pPr>
        <w:pStyle w:val="ListParagraph"/>
        <w:numPr>
          <w:ilvl w:val="0"/>
          <w:numId w:val="1"/>
        </w:numPr>
        <w:spacing w:after="120"/>
        <w:jc w:val="both"/>
        <w:rPr>
          <w:noProof/>
        </w:rPr>
      </w:pPr>
      <w:r>
        <w:rPr>
          <w:noProof/>
        </w:rPr>
        <w:t>Wagner, D., Schmalstieg, D., ARToolKitPlus for Pose Tracking on</w:t>
      </w:r>
      <w:r>
        <w:rPr>
          <w:noProof/>
        </w:rPr>
        <w:t xml:space="preserve"> </w:t>
      </w:r>
      <w:r>
        <w:rPr>
          <w:noProof/>
        </w:rPr>
        <w:t>Mobile Devices, Proceedings of 12th Computer Vision Winter Workshop</w:t>
      </w:r>
      <w:r>
        <w:rPr>
          <w:noProof/>
        </w:rPr>
        <w:t xml:space="preserve"> </w:t>
      </w:r>
      <w:r>
        <w:rPr>
          <w:noProof/>
        </w:rPr>
        <w:t>(CVWW'07), pp. 139-146, 2007</w:t>
      </w:r>
    </w:p>
    <w:p w:rsidR="00FF647D" w:rsidRDefault="00FF647D" w:rsidP="00FF647D">
      <w:pPr>
        <w:pStyle w:val="ListParagraph"/>
        <w:numPr>
          <w:ilvl w:val="0"/>
          <w:numId w:val="1"/>
        </w:numPr>
        <w:spacing w:after="120"/>
        <w:jc w:val="both"/>
        <w:rPr>
          <w:noProof/>
        </w:rPr>
      </w:pPr>
      <w:r>
        <w:rPr>
          <w:noProof/>
        </w:rPr>
        <w:t>Henrysson, A., Billinghurst, M, Oll</w:t>
      </w:r>
      <w:r>
        <w:rPr>
          <w:noProof/>
        </w:rPr>
        <w:t>ila, M.. Face to Face Collabora</w:t>
      </w:r>
      <w:r>
        <w:rPr>
          <w:noProof/>
        </w:rPr>
        <w:t>tive AR on Mobile Phones. Proceedings International Symposium on</w:t>
      </w:r>
      <w:r>
        <w:rPr>
          <w:noProof/>
        </w:rPr>
        <w:t xml:space="preserve"> </w:t>
      </w:r>
      <w:r>
        <w:rPr>
          <w:noProof/>
        </w:rPr>
        <w:t>Augmented and Mixed Reality (ISMAR'05), pp. 80-89, 2005</w:t>
      </w:r>
      <w:r>
        <w:rPr>
          <w:noProof/>
        </w:rPr>
        <w:t>.</w:t>
      </w:r>
    </w:p>
    <w:p w:rsidR="00FF647D" w:rsidRDefault="00FF647D" w:rsidP="00FF647D">
      <w:pPr>
        <w:pStyle w:val="ListParagraph"/>
        <w:numPr>
          <w:ilvl w:val="0"/>
          <w:numId w:val="1"/>
        </w:numPr>
        <w:spacing w:after="120"/>
        <w:jc w:val="both"/>
        <w:rPr>
          <w:noProof/>
        </w:rPr>
      </w:pPr>
      <w:r>
        <w:rPr>
          <w:noProof/>
        </w:rPr>
        <w:t>Möhring, M., Lessig, C., Bimber, C.. Video See-Through AR on</w:t>
      </w:r>
      <w:r>
        <w:rPr>
          <w:noProof/>
        </w:rPr>
        <w:t xml:space="preserve"> </w:t>
      </w:r>
      <w:r>
        <w:rPr>
          <w:noProof/>
        </w:rPr>
        <w:t>Consumer Cell Phones. Proceedings of International Symposium on</w:t>
      </w:r>
      <w:r>
        <w:rPr>
          <w:noProof/>
        </w:rPr>
        <w:t xml:space="preserve"> </w:t>
      </w:r>
      <w:r>
        <w:rPr>
          <w:noProof/>
        </w:rPr>
        <w:t>Augmented and Mixed Reality (ISMAR'04), pp. 252-253, 2004</w:t>
      </w:r>
    </w:p>
    <w:p w:rsidR="001F4C60" w:rsidRDefault="001F4C60" w:rsidP="001F4C60">
      <w:pPr>
        <w:pStyle w:val="ListParagraph"/>
        <w:numPr>
          <w:ilvl w:val="0"/>
          <w:numId w:val="1"/>
        </w:numPr>
        <w:spacing w:after="120"/>
        <w:jc w:val="both"/>
        <w:rPr>
          <w:noProof/>
        </w:rPr>
      </w:pPr>
      <w:r>
        <w:rPr>
          <w:noProof/>
        </w:rPr>
        <w:t>Rohs, M., Gfeller, B., Using Camera-Equipped Mobile Phones for</w:t>
      </w:r>
      <w:r>
        <w:rPr>
          <w:noProof/>
        </w:rPr>
        <w:t xml:space="preserve"> </w:t>
      </w:r>
      <w:r>
        <w:rPr>
          <w:noProof/>
        </w:rPr>
        <w:t>Interacting with Real-World Objects. Advances in Pervasive Computing,</w:t>
      </w:r>
      <w:r>
        <w:rPr>
          <w:noProof/>
        </w:rPr>
        <w:t xml:space="preserve"> </w:t>
      </w:r>
      <w:r>
        <w:rPr>
          <w:noProof/>
        </w:rPr>
        <w:t>Austrian Computer Society (OCG), pp. 265-271, 2004</w:t>
      </w:r>
    </w:p>
    <w:p w:rsidR="00004E4A" w:rsidRDefault="00004E4A" w:rsidP="00004E4A">
      <w:pPr>
        <w:pStyle w:val="ListParagraph"/>
        <w:numPr>
          <w:ilvl w:val="0"/>
          <w:numId w:val="1"/>
        </w:numPr>
        <w:spacing w:after="120"/>
        <w:jc w:val="both"/>
        <w:rPr>
          <w:noProof/>
        </w:rPr>
      </w:pPr>
      <w:r>
        <w:rPr>
          <w:noProof/>
        </w:rPr>
        <w:t>Wang, J. Zhai, S., Canny, J., Camera Phone Based Motion Sensing:</w:t>
      </w:r>
      <w:r>
        <w:rPr>
          <w:noProof/>
        </w:rPr>
        <w:t xml:space="preserve"> </w:t>
      </w:r>
      <w:r>
        <w:rPr>
          <w:noProof/>
        </w:rPr>
        <w:t>Interaction Techniques, Applications and Performance Study, In ACM</w:t>
      </w:r>
      <w:r>
        <w:rPr>
          <w:noProof/>
        </w:rPr>
        <w:t xml:space="preserve"> </w:t>
      </w:r>
      <w:r>
        <w:rPr>
          <w:noProof/>
        </w:rPr>
        <w:t>UIST 2006, pp. 101-110, 2006</w:t>
      </w:r>
    </w:p>
    <w:p w:rsidR="006D0FD2" w:rsidRDefault="006D0FD2" w:rsidP="006D0FD2">
      <w:pPr>
        <w:pStyle w:val="ListParagraph"/>
        <w:numPr>
          <w:ilvl w:val="0"/>
          <w:numId w:val="1"/>
        </w:numPr>
        <w:spacing w:after="120"/>
        <w:jc w:val="both"/>
        <w:rPr>
          <w:noProof/>
        </w:rPr>
      </w:pPr>
      <w:r>
        <w:rPr>
          <w:noProof/>
        </w:rPr>
        <w:t>Takacs, G., Chandrasekhar, V., Gelfand, N., Xiong, Y., Chen, W.-C.,</w:t>
      </w:r>
      <w:r>
        <w:rPr>
          <w:noProof/>
        </w:rPr>
        <w:t xml:space="preserve"> </w:t>
      </w:r>
      <w:r>
        <w:rPr>
          <w:noProof/>
        </w:rPr>
        <w:t>Bismpigiannis, T., Grzeszczuk, R., Pulli, K., and Girod, B., Outdoors</w:t>
      </w:r>
      <w:r>
        <w:rPr>
          <w:noProof/>
        </w:rPr>
        <w:t xml:space="preserve"> </w:t>
      </w:r>
      <w:r>
        <w:rPr>
          <w:noProof/>
        </w:rPr>
        <w:t>Augmented Reality on Mobile Phone using Loxel-Based Visual Feature</w:t>
      </w:r>
      <w:r>
        <w:rPr>
          <w:noProof/>
        </w:rPr>
        <w:t xml:space="preserve"> </w:t>
      </w:r>
      <w:r>
        <w:rPr>
          <w:noProof/>
        </w:rPr>
        <w:t>Organization, to appear in IEEE Transactions on Pattern Analysis and</w:t>
      </w:r>
      <w:r>
        <w:rPr>
          <w:noProof/>
        </w:rPr>
        <w:t xml:space="preserve"> </w:t>
      </w:r>
      <w:r>
        <w:rPr>
          <w:noProof/>
        </w:rPr>
        <w:t>Machine Intelligence (PAMI), 2008</w:t>
      </w:r>
    </w:p>
    <w:sectPr w:rsidR="006D0FD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E4A2B" w:rsidRDefault="004E4A2B" w:rsidP="00DB3D3A">
      <w:pPr>
        <w:spacing w:after="0" w:line="240" w:lineRule="auto"/>
      </w:pPr>
      <w:r>
        <w:separator/>
      </w:r>
    </w:p>
  </w:endnote>
  <w:endnote w:type="continuationSeparator" w:id="0">
    <w:p w:rsidR="004E4A2B" w:rsidRDefault="004E4A2B" w:rsidP="00DB3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E4A2B" w:rsidRDefault="004E4A2B" w:rsidP="00DB3D3A">
      <w:pPr>
        <w:spacing w:after="0" w:line="240" w:lineRule="auto"/>
      </w:pPr>
      <w:r>
        <w:separator/>
      </w:r>
    </w:p>
  </w:footnote>
  <w:footnote w:type="continuationSeparator" w:id="0">
    <w:p w:rsidR="004E4A2B" w:rsidRDefault="004E4A2B" w:rsidP="00DB3D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D2D16"/>
    <w:multiLevelType w:val="hybridMultilevel"/>
    <w:tmpl w:val="BD7A8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F923EE"/>
    <w:multiLevelType w:val="multilevel"/>
    <w:tmpl w:val="23A84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5449F9"/>
    <w:multiLevelType w:val="multilevel"/>
    <w:tmpl w:val="20D87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E2BF1"/>
    <w:multiLevelType w:val="hybridMultilevel"/>
    <w:tmpl w:val="E92E33B8"/>
    <w:lvl w:ilvl="0" w:tplc="815E5056">
      <w:start w:val="1"/>
      <w:numFmt w:val="bullet"/>
      <w:lvlText w:val="•"/>
      <w:lvlJc w:val="left"/>
      <w:pPr>
        <w:tabs>
          <w:tab w:val="num" w:pos="720"/>
        </w:tabs>
        <w:ind w:left="720" w:hanging="360"/>
      </w:pPr>
      <w:rPr>
        <w:rFonts w:ascii="Arial" w:hAnsi="Arial" w:hint="default"/>
      </w:rPr>
    </w:lvl>
    <w:lvl w:ilvl="1" w:tplc="7CBE17BC" w:tentative="1">
      <w:start w:val="1"/>
      <w:numFmt w:val="bullet"/>
      <w:lvlText w:val="•"/>
      <w:lvlJc w:val="left"/>
      <w:pPr>
        <w:tabs>
          <w:tab w:val="num" w:pos="1440"/>
        </w:tabs>
        <w:ind w:left="1440" w:hanging="360"/>
      </w:pPr>
      <w:rPr>
        <w:rFonts w:ascii="Arial" w:hAnsi="Arial" w:hint="default"/>
      </w:rPr>
    </w:lvl>
    <w:lvl w:ilvl="2" w:tplc="D2D6094C" w:tentative="1">
      <w:start w:val="1"/>
      <w:numFmt w:val="bullet"/>
      <w:lvlText w:val="•"/>
      <w:lvlJc w:val="left"/>
      <w:pPr>
        <w:tabs>
          <w:tab w:val="num" w:pos="2160"/>
        </w:tabs>
        <w:ind w:left="2160" w:hanging="360"/>
      </w:pPr>
      <w:rPr>
        <w:rFonts w:ascii="Arial" w:hAnsi="Arial" w:hint="default"/>
      </w:rPr>
    </w:lvl>
    <w:lvl w:ilvl="3" w:tplc="F54C21D4" w:tentative="1">
      <w:start w:val="1"/>
      <w:numFmt w:val="bullet"/>
      <w:lvlText w:val="•"/>
      <w:lvlJc w:val="left"/>
      <w:pPr>
        <w:tabs>
          <w:tab w:val="num" w:pos="2880"/>
        </w:tabs>
        <w:ind w:left="2880" w:hanging="360"/>
      </w:pPr>
      <w:rPr>
        <w:rFonts w:ascii="Arial" w:hAnsi="Arial" w:hint="default"/>
      </w:rPr>
    </w:lvl>
    <w:lvl w:ilvl="4" w:tplc="42982ED2" w:tentative="1">
      <w:start w:val="1"/>
      <w:numFmt w:val="bullet"/>
      <w:lvlText w:val="•"/>
      <w:lvlJc w:val="left"/>
      <w:pPr>
        <w:tabs>
          <w:tab w:val="num" w:pos="3600"/>
        </w:tabs>
        <w:ind w:left="3600" w:hanging="360"/>
      </w:pPr>
      <w:rPr>
        <w:rFonts w:ascii="Arial" w:hAnsi="Arial" w:hint="default"/>
      </w:rPr>
    </w:lvl>
    <w:lvl w:ilvl="5" w:tplc="86FCF380" w:tentative="1">
      <w:start w:val="1"/>
      <w:numFmt w:val="bullet"/>
      <w:lvlText w:val="•"/>
      <w:lvlJc w:val="left"/>
      <w:pPr>
        <w:tabs>
          <w:tab w:val="num" w:pos="4320"/>
        </w:tabs>
        <w:ind w:left="4320" w:hanging="360"/>
      </w:pPr>
      <w:rPr>
        <w:rFonts w:ascii="Arial" w:hAnsi="Arial" w:hint="default"/>
      </w:rPr>
    </w:lvl>
    <w:lvl w:ilvl="6" w:tplc="41223338" w:tentative="1">
      <w:start w:val="1"/>
      <w:numFmt w:val="bullet"/>
      <w:lvlText w:val="•"/>
      <w:lvlJc w:val="left"/>
      <w:pPr>
        <w:tabs>
          <w:tab w:val="num" w:pos="5040"/>
        </w:tabs>
        <w:ind w:left="5040" w:hanging="360"/>
      </w:pPr>
      <w:rPr>
        <w:rFonts w:ascii="Arial" w:hAnsi="Arial" w:hint="default"/>
      </w:rPr>
    </w:lvl>
    <w:lvl w:ilvl="7" w:tplc="6A3281B2" w:tentative="1">
      <w:start w:val="1"/>
      <w:numFmt w:val="bullet"/>
      <w:lvlText w:val="•"/>
      <w:lvlJc w:val="left"/>
      <w:pPr>
        <w:tabs>
          <w:tab w:val="num" w:pos="5760"/>
        </w:tabs>
        <w:ind w:left="5760" w:hanging="360"/>
      </w:pPr>
      <w:rPr>
        <w:rFonts w:ascii="Arial" w:hAnsi="Arial" w:hint="default"/>
      </w:rPr>
    </w:lvl>
    <w:lvl w:ilvl="8" w:tplc="120CDB4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DD66377"/>
    <w:multiLevelType w:val="multilevel"/>
    <w:tmpl w:val="0DE09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385804"/>
    <w:multiLevelType w:val="hybridMultilevel"/>
    <w:tmpl w:val="C6286EAA"/>
    <w:lvl w:ilvl="0" w:tplc="185A8DC2">
      <w:numFmt w:val="bullet"/>
      <w:lvlText w:val="•"/>
      <w:lvlJc w:val="left"/>
      <w:pPr>
        <w:ind w:left="720" w:hanging="360"/>
      </w:pPr>
      <w:rPr>
        <w:rFonts w:ascii="等线" w:eastAsia="等线" w:hAnsi="等线" w:cstheme="minorBidi" w:hint="eastAsi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B4924C9"/>
    <w:multiLevelType w:val="multilevel"/>
    <w:tmpl w:val="CC52D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375A37"/>
    <w:multiLevelType w:val="multilevel"/>
    <w:tmpl w:val="6D3CF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D5B01F5"/>
    <w:multiLevelType w:val="hybridMultilevel"/>
    <w:tmpl w:val="68A0270E"/>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9" w15:restartNumberingAfterBreak="0">
    <w:nsid w:val="3DB33D6C"/>
    <w:multiLevelType w:val="hybridMultilevel"/>
    <w:tmpl w:val="22627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5A32FA4"/>
    <w:multiLevelType w:val="multilevel"/>
    <w:tmpl w:val="DF1E1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6752001"/>
    <w:multiLevelType w:val="hybridMultilevel"/>
    <w:tmpl w:val="87ECF8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6E25950"/>
    <w:multiLevelType w:val="multilevel"/>
    <w:tmpl w:val="4DD2E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B0510A9"/>
    <w:multiLevelType w:val="multilevel"/>
    <w:tmpl w:val="894A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D962BB"/>
    <w:multiLevelType w:val="multilevel"/>
    <w:tmpl w:val="C2B2C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1D56A53"/>
    <w:multiLevelType w:val="multilevel"/>
    <w:tmpl w:val="0114D012"/>
    <w:lvl w:ilvl="0">
      <w:start w:val="1"/>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6" w15:restartNumberingAfterBreak="0">
    <w:nsid w:val="6392267C"/>
    <w:multiLevelType w:val="multilevel"/>
    <w:tmpl w:val="16F61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5A82652"/>
    <w:multiLevelType w:val="multilevel"/>
    <w:tmpl w:val="98941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31F4593"/>
    <w:multiLevelType w:val="hybridMultilevel"/>
    <w:tmpl w:val="AF90B0FA"/>
    <w:lvl w:ilvl="0" w:tplc="FB0454E0">
      <w:start w:val="1"/>
      <w:numFmt w:val="bullet"/>
      <w:lvlText w:val="•"/>
      <w:lvlJc w:val="left"/>
      <w:pPr>
        <w:tabs>
          <w:tab w:val="num" w:pos="720"/>
        </w:tabs>
        <w:ind w:left="720" w:hanging="360"/>
      </w:pPr>
      <w:rPr>
        <w:rFonts w:ascii="Arial" w:hAnsi="Arial" w:hint="default"/>
      </w:rPr>
    </w:lvl>
    <w:lvl w:ilvl="1" w:tplc="87928ACC">
      <w:start w:val="1"/>
      <w:numFmt w:val="bullet"/>
      <w:lvlText w:val="•"/>
      <w:lvlJc w:val="left"/>
      <w:pPr>
        <w:tabs>
          <w:tab w:val="num" w:pos="1440"/>
        </w:tabs>
        <w:ind w:left="1440" w:hanging="360"/>
      </w:pPr>
      <w:rPr>
        <w:rFonts w:ascii="Arial" w:hAnsi="Arial" w:hint="default"/>
      </w:rPr>
    </w:lvl>
    <w:lvl w:ilvl="2" w:tplc="55CE39C4">
      <w:numFmt w:val="bullet"/>
      <w:lvlText w:val="•"/>
      <w:lvlJc w:val="left"/>
      <w:pPr>
        <w:tabs>
          <w:tab w:val="num" w:pos="2160"/>
        </w:tabs>
        <w:ind w:left="2160" w:hanging="360"/>
      </w:pPr>
      <w:rPr>
        <w:rFonts w:ascii="Arial" w:hAnsi="Arial" w:hint="default"/>
      </w:rPr>
    </w:lvl>
    <w:lvl w:ilvl="3" w:tplc="919C8090" w:tentative="1">
      <w:start w:val="1"/>
      <w:numFmt w:val="bullet"/>
      <w:lvlText w:val="•"/>
      <w:lvlJc w:val="left"/>
      <w:pPr>
        <w:tabs>
          <w:tab w:val="num" w:pos="2880"/>
        </w:tabs>
        <w:ind w:left="2880" w:hanging="360"/>
      </w:pPr>
      <w:rPr>
        <w:rFonts w:ascii="Arial" w:hAnsi="Arial" w:hint="default"/>
      </w:rPr>
    </w:lvl>
    <w:lvl w:ilvl="4" w:tplc="9DBA899E" w:tentative="1">
      <w:start w:val="1"/>
      <w:numFmt w:val="bullet"/>
      <w:lvlText w:val="•"/>
      <w:lvlJc w:val="left"/>
      <w:pPr>
        <w:tabs>
          <w:tab w:val="num" w:pos="3600"/>
        </w:tabs>
        <w:ind w:left="3600" w:hanging="360"/>
      </w:pPr>
      <w:rPr>
        <w:rFonts w:ascii="Arial" w:hAnsi="Arial" w:hint="default"/>
      </w:rPr>
    </w:lvl>
    <w:lvl w:ilvl="5" w:tplc="F0D6D4B8" w:tentative="1">
      <w:start w:val="1"/>
      <w:numFmt w:val="bullet"/>
      <w:lvlText w:val="•"/>
      <w:lvlJc w:val="left"/>
      <w:pPr>
        <w:tabs>
          <w:tab w:val="num" w:pos="4320"/>
        </w:tabs>
        <w:ind w:left="4320" w:hanging="360"/>
      </w:pPr>
      <w:rPr>
        <w:rFonts w:ascii="Arial" w:hAnsi="Arial" w:hint="default"/>
      </w:rPr>
    </w:lvl>
    <w:lvl w:ilvl="6" w:tplc="1C30AC5A" w:tentative="1">
      <w:start w:val="1"/>
      <w:numFmt w:val="bullet"/>
      <w:lvlText w:val="•"/>
      <w:lvlJc w:val="left"/>
      <w:pPr>
        <w:tabs>
          <w:tab w:val="num" w:pos="5040"/>
        </w:tabs>
        <w:ind w:left="5040" w:hanging="360"/>
      </w:pPr>
      <w:rPr>
        <w:rFonts w:ascii="Arial" w:hAnsi="Arial" w:hint="default"/>
      </w:rPr>
    </w:lvl>
    <w:lvl w:ilvl="7" w:tplc="914EF426" w:tentative="1">
      <w:start w:val="1"/>
      <w:numFmt w:val="bullet"/>
      <w:lvlText w:val="•"/>
      <w:lvlJc w:val="left"/>
      <w:pPr>
        <w:tabs>
          <w:tab w:val="num" w:pos="5760"/>
        </w:tabs>
        <w:ind w:left="5760" w:hanging="360"/>
      </w:pPr>
      <w:rPr>
        <w:rFonts w:ascii="Arial" w:hAnsi="Arial" w:hint="default"/>
      </w:rPr>
    </w:lvl>
    <w:lvl w:ilvl="8" w:tplc="E13C3B7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76630280"/>
    <w:multiLevelType w:val="multilevel"/>
    <w:tmpl w:val="26BE9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3"/>
  </w:num>
  <w:num w:numId="3">
    <w:abstractNumId w:val="8"/>
  </w:num>
  <w:num w:numId="4">
    <w:abstractNumId w:val="9"/>
  </w:num>
  <w:num w:numId="5">
    <w:abstractNumId w:val="5"/>
  </w:num>
  <w:num w:numId="6">
    <w:abstractNumId w:val="2"/>
  </w:num>
  <w:num w:numId="7">
    <w:abstractNumId w:val="4"/>
  </w:num>
  <w:num w:numId="8">
    <w:abstractNumId w:val="10"/>
  </w:num>
  <w:num w:numId="9">
    <w:abstractNumId w:val="19"/>
  </w:num>
  <w:num w:numId="10">
    <w:abstractNumId w:val="18"/>
  </w:num>
  <w:num w:numId="11">
    <w:abstractNumId w:val="0"/>
  </w:num>
  <w:num w:numId="12">
    <w:abstractNumId w:val="17"/>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num>
  <w:num w:numId="15">
    <w:abstractNumId w:val="13"/>
  </w:num>
  <w:num w:numId="16">
    <w:abstractNumId w:val="14"/>
  </w:num>
  <w:num w:numId="17">
    <w:abstractNumId w:val="11"/>
  </w:num>
  <w:num w:numId="18">
    <w:abstractNumId w:val="1"/>
  </w:num>
  <w:num w:numId="19">
    <w:abstractNumId w:val="12"/>
  </w:num>
  <w:num w:numId="20">
    <w:abstractNumId w:val="6"/>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UwsDQysTQDUpYGBko6SsGpxcWZ+XkgBYZmtQC2F0dHLQ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wrsawa10ffp7ef0a9pfpzctz5frpadtdpt&quot;&gt;QiangFu Research Proposal EndNote Library&lt;record-ids&gt;&lt;item&gt;5&lt;/item&gt;&lt;item&gt;7&lt;/item&gt;&lt;/record-ids&gt;&lt;/item&gt;&lt;/Libraries&gt;"/>
  </w:docVars>
  <w:rsids>
    <w:rsidRoot w:val="006B60FB"/>
    <w:rsid w:val="000018E5"/>
    <w:rsid w:val="00002B6F"/>
    <w:rsid w:val="00004E4A"/>
    <w:rsid w:val="00007CE0"/>
    <w:rsid w:val="00016D6A"/>
    <w:rsid w:val="00021C54"/>
    <w:rsid w:val="00026665"/>
    <w:rsid w:val="0003258D"/>
    <w:rsid w:val="00035569"/>
    <w:rsid w:val="00054148"/>
    <w:rsid w:val="00056E77"/>
    <w:rsid w:val="00060B38"/>
    <w:rsid w:val="0006402C"/>
    <w:rsid w:val="00064DA7"/>
    <w:rsid w:val="00066105"/>
    <w:rsid w:val="0007565D"/>
    <w:rsid w:val="000911C1"/>
    <w:rsid w:val="00093F35"/>
    <w:rsid w:val="000A587D"/>
    <w:rsid w:val="000C5923"/>
    <w:rsid w:val="000D594B"/>
    <w:rsid w:val="000E1C1F"/>
    <w:rsid w:val="000E6153"/>
    <w:rsid w:val="000F4C9A"/>
    <w:rsid w:val="00116717"/>
    <w:rsid w:val="001436FD"/>
    <w:rsid w:val="001519AD"/>
    <w:rsid w:val="00155D5C"/>
    <w:rsid w:val="00166157"/>
    <w:rsid w:val="00167F6E"/>
    <w:rsid w:val="001717D0"/>
    <w:rsid w:val="0017690A"/>
    <w:rsid w:val="001A736E"/>
    <w:rsid w:val="001B1E57"/>
    <w:rsid w:val="001B65A5"/>
    <w:rsid w:val="001C1595"/>
    <w:rsid w:val="001D4C4D"/>
    <w:rsid w:val="001E1AF0"/>
    <w:rsid w:val="001F4C60"/>
    <w:rsid w:val="002002A7"/>
    <w:rsid w:val="0020219F"/>
    <w:rsid w:val="00240C44"/>
    <w:rsid w:val="002539D5"/>
    <w:rsid w:val="00260019"/>
    <w:rsid w:val="00261C6D"/>
    <w:rsid w:val="00265B5E"/>
    <w:rsid w:val="00272747"/>
    <w:rsid w:val="00276F34"/>
    <w:rsid w:val="0028167A"/>
    <w:rsid w:val="00294958"/>
    <w:rsid w:val="002B41A4"/>
    <w:rsid w:val="002C39E4"/>
    <w:rsid w:val="002C4403"/>
    <w:rsid w:val="002E141E"/>
    <w:rsid w:val="002E3C39"/>
    <w:rsid w:val="002F044C"/>
    <w:rsid w:val="002F2E1B"/>
    <w:rsid w:val="002F3E43"/>
    <w:rsid w:val="002F554F"/>
    <w:rsid w:val="002F560B"/>
    <w:rsid w:val="002F5C32"/>
    <w:rsid w:val="002F7552"/>
    <w:rsid w:val="00301A5D"/>
    <w:rsid w:val="00306851"/>
    <w:rsid w:val="003264D6"/>
    <w:rsid w:val="00333BDE"/>
    <w:rsid w:val="00344AA0"/>
    <w:rsid w:val="00346C74"/>
    <w:rsid w:val="00360ABB"/>
    <w:rsid w:val="00377343"/>
    <w:rsid w:val="00377DA5"/>
    <w:rsid w:val="00392274"/>
    <w:rsid w:val="00395372"/>
    <w:rsid w:val="003953DA"/>
    <w:rsid w:val="003C5F83"/>
    <w:rsid w:val="003D11FD"/>
    <w:rsid w:val="003D1E34"/>
    <w:rsid w:val="003D506B"/>
    <w:rsid w:val="003E29AA"/>
    <w:rsid w:val="003E2C3F"/>
    <w:rsid w:val="003F7C42"/>
    <w:rsid w:val="00404324"/>
    <w:rsid w:val="004064D5"/>
    <w:rsid w:val="00412C20"/>
    <w:rsid w:val="0041633B"/>
    <w:rsid w:val="0042272F"/>
    <w:rsid w:val="00424DA4"/>
    <w:rsid w:val="00425EBB"/>
    <w:rsid w:val="00454AC7"/>
    <w:rsid w:val="00464414"/>
    <w:rsid w:val="00482101"/>
    <w:rsid w:val="004973F4"/>
    <w:rsid w:val="004A24C8"/>
    <w:rsid w:val="004B5C47"/>
    <w:rsid w:val="004B7EB9"/>
    <w:rsid w:val="004C68C4"/>
    <w:rsid w:val="004D0D18"/>
    <w:rsid w:val="004D200A"/>
    <w:rsid w:val="004D66EE"/>
    <w:rsid w:val="004E17EF"/>
    <w:rsid w:val="004E4A2B"/>
    <w:rsid w:val="004E4D1C"/>
    <w:rsid w:val="00507738"/>
    <w:rsid w:val="00515FE9"/>
    <w:rsid w:val="005205BF"/>
    <w:rsid w:val="0052635F"/>
    <w:rsid w:val="00526B18"/>
    <w:rsid w:val="00527639"/>
    <w:rsid w:val="00536472"/>
    <w:rsid w:val="00537138"/>
    <w:rsid w:val="00541867"/>
    <w:rsid w:val="00552B9F"/>
    <w:rsid w:val="0055609E"/>
    <w:rsid w:val="00567E5B"/>
    <w:rsid w:val="00577BF6"/>
    <w:rsid w:val="0058427A"/>
    <w:rsid w:val="00597299"/>
    <w:rsid w:val="005A4CED"/>
    <w:rsid w:val="005C3BAB"/>
    <w:rsid w:val="005E03C9"/>
    <w:rsid w:val="005E3EBE"/>
    <w:rsid w:val="00600F14"/>
    <w:rsid w:val="00614A6B"/>
    <w:rsid w:val="006163EF"/>
    <w:rsid w:val="006349F4"/>
    <w:rsid w:val="00642961"/>
    <w:rsid w:val="00650824"/>
    <w:rsid w:val="00656317"/>
    <w:rsid w:val="00682132"/>
    <w:rsid w:val="00694DE8"/>
    <w:rsid w:val="00696EE3"/>
    <w:rsid w:val="006B60FB"/>
    <w:rsid w:val="006D0FD2"/>
    <w:rsid w:val="006D498C"/>
    <w:rsid w:val="006F0390"/>
    <w:rsid w:val="006F3239"/>
    <w:rsid w:val="006F7010"/>
    <w:rsid w:val="006F74B2"/>
    <w:rsid w:val="00706EE2"/>
    <w:rsid w:val="00711724"/>
    <w:rsid w:val="00714185"/>
    <w:rsid w:val="00731269"/>
    <w:rsid w:val="007322EB"/>
    <w:rsid w:val="00732534"/>
    <w:rsid w:val="007404B5"/>
    <w:rsid w:val="00751601"/>
    <w:rsid w:val="007555BA"/>
    <w:rsid w:val="007726A1"/>
    <w:rsid w:val="007911A2"/>
    <w:rsid w:val="00797B15"/>
    <w:rsid w:val="007B155F"/>
    <w:rsid w:val="007B6BED"/>
    <w:rsid w:val="007C0870"/>
    <w:rsid w:val="007D36DB"/>
    <w:rsid w:val="007D58F7"/>
    <w:rsid w:val="007E295D"/>
    <w:rsid w:val="007E42CE"/>
    <w:rsid w:val="00800363"/>
    <w:rsid w:val="00801695"/>
    <w:rsid w:val="008161EE"/>
    <w:rsid w:val="0082073A"/>
    <w:rsid w:val="008448B6"/>
    <w:rsid w:val="00851DEF"/>
    <w:rsid w:val="00857724"/>
    <w:rsid w:val="00861AA1"/>
    <w:rsid w:val="0086646D"/>
    <w:rsid w:val="008669BC"/>
    <w:rsid w:val="00867CD6"/>
    <w:rsid w:val="00871529"/>
    <w:rsid w:val="00882E86"/>
    <w:rsid w:val="00897AB0"/>
    <w:rsid w:val="008A310E"/>
    <w:rsid w:val="008A3122"/>
    <w:rsid w:val="008B43DD"/>
    <w:rsid w:val="008C66C9"/>
    <w:rsid w:val="008D30C6"/>
    <w:rsid w:val="008D5567"/>
    <w:rsid w:val="008D7CD7"/>
    <w:rsid w:val="008E18E3"/>
    <w:rsid w:val="009023B0"/>
    <w:rsid w:val="00905366"/>
    <w:rsid w:val="009055FA"/>
    <w:rsid w:val="0091359B"/>
    <w:rsid w:val="0091576E"/>
    <w:rsid w:val="009223D8"/>
    <w:rsid w:val="00936E8C"/>
    <w:rsid w:val="009458A6"/>
    <w:rsid w:val="00951490"/>
    <w:rsid w:val="009535F6"/>
    <w:rsid w:val="00956F37"/>
    <w:rsid w:val="00960417"/>
    <w:rsid w:val="00967FF5"/>
    <w:rsid w:val="00970A8D"/>
    <w:rsid w:val="009805DC"/>
    <w:rsid w:val="009A2AEE"/>
    <w:rsid w:val="009A6048"/>
    <w:rsid w:val="009C049A"/>
    <w:rsid w:val="009D5608"/>
    <w:rsid w:val="00A01C3B"/>
    <w:rsid w:val="00A078F3"/>
    <w:rsid w:val="00A14FA5"/>
    <w:rsid w:val="00A30BE5"/>
    <w:rsid w:val="00A4157E"/>
    <w:rsid w:val="00A5079D"/>
    <w:rsid w:val="00A541FE"/>
    <w:rsid w:val="00A615D0"/>
    <w:rsid w:val="00AB490D"/>
    <w:rsid w:val="00AD329F"/>
    <w:rsid w:val="00AD50E6"/>
    <w:rsid w:val="00AE7787"/>
    <w:rsid w:val="00B00BF3"/>
    <w:rsid w:val="00B07659"/>
    <w:rsid w:val="00B169CA"/>
    <w:rsid w:val="00B307EA"/>
    <w:rsid w:val="00B337D4"/>
    <w:rsid w:val="00B33FDA"/>
    <w:rsid w:val="00B401CD"/>
    <w:rsid w:val="00B40980"/>
    <w:rsid w:val="00B50A37"/>
    <w:rsid w:val="00B70F33"/>
    <w:rsid w:val="00B72880"/>
    <w:rsid w:val="00B7646E"/>
    <w:rsid w:val="00B76A45"/>
    <w:rsid w:val="00B84835"/>
    <w:rsid w:val="00B918F1"/>
    <w:rsid w:val="00B94756"/>
    <w:rsid w:val="00BA2301"/>
    <w:rsid w:val="00BC320F"/>
    <w:rsid w:val="00BD4935"/>
    <w:rsid w:val="00C13CE9"/>
    <w:rsid w:val="00C2263F"/>
    <w:rsid w:val="00C34BB1"/>
    <w:rsid w:val="00C37D97"/>
    <w:rsid w:val="00C54B84"/>
    <w:rsid w:val="00C55D3C"/>
    <w:rsid w:val="00C66794"/>
    <w:rsid w:val="00C712A3"/>
    <w:rsid w:val="00C71AC3"/>
    <w:rsid w:val="00C80AE1"/>
    <w:rsid w:val="00C817CB"/>
    <w:rsid w:val="00C8399F"/>
    <w:rsid w:val="00CA0A79"/>
    <w:rsid w:val="00CA3591"/>
    <w:rsid w:val="00CA62F2"/>
    <w:rsid w:val="00CB38B8"/>
    <w:rsid w:val="00CC526F"/>
    <w:rsid w:val="00CC6B4A"/>
    <w:rsid w:val="00CD25DA"/>
    <w:rsid w:val="00CD3078"/>
    <w:rsid w:val="00CD3BDB"/>
    <w:rsid w:val="00D01E48"/>
    <w:rsid w:val="00D27B2B"/>
    <w:rsid w:val="00D44157"/>
    <w:rsid w:val="00D61F80"/>
    <w:rsid w:val="00D62604"/>
    <w:rsid w:val="00D65053"/>
    <w:rsid w:val="00D65BBF"/>
    <w:rsid w:val="00D74E44"/>
    <w:rsid w:val="00D9457A"/>
    <w:rsid w:val="00DA1839"/>
    <w:rsid w:val="00DA1A5D"/>
    <w:rsid w:val="00DA4DF1"/>
    <w:rsid w:val="00DB068F"/>
    <w:rsid w:val="00DB3D3A"/>
    <w:rsid w:val="00DC25F6"/>
    <w:rsid w:val="00DC26DE"/>
    <w:rsid w:val="00DC34BB"/>
    <w:rsid w:val="00DC3C9B"/>
    <w:rsid w:val="00DD52F9"/>
    <w:rsid w:val="00DF1663"/>
    <w:rsid w:val="00E053CD"/>
    <w:rsid w:val="00E15042"/>
    <w:rsid w:val="00E340CC"/>
    <w:rsid w:val="00E36F8F"/>
    <w:rsid w:val="00E44D37"/>
    <w:rsid w:val="00E507A0"/>
    <w:rsid w:val="00E60BBA"/>
    <w:rsid w:val="00E72F7C"/>
    <w:rsid w:val="00E8453A"/>
    <w:rsid w:val="00E908DA"/>
    <w:rsid w:val="00E948BD"/>
    <w:rsid w:val="00EB07D9"/>
    <w:rsid w:val="00EB38B2"/>
    <w:rsid w:val="00ED4618"/>
    <w:rsid w:val="00ED733B"/>
    <w:rsid w:val="00EE0CDC"/>
    <w:rsid w:val="00EE1C03"/>
    <w:rsid w:val="00EE2A78"/>
    <w:rsid w:val="00EE44E6"/>
    <w:rsid w:val="00F063BE"/>
    <w:rsid w:val="00F127D6"/>
    <w:rsid w:val="00F16C59"/>
    <w:rsid w:val="00F30245"/>
    <w:rsid w:val="00F557E7"/>
    <w:rsid w:val="00F56505"/>
    <w:rsid w:val="00F60FDD"/>
    <w:rsid w:val="00F72206"/>
    <w:rsid w:val="00F802D7"/>
    <w:rsid w:val="00F847F3"/>
    <w:rsid w:val="00F97196"/>
    <w:rsid w:val="00F97CDA"/>
    <w:rsid w:val="00F97F76"/>
    <w:rsid w:val="00FA20DE"/>
    <w:rsid w:val="00FA2854"/>
    <w:rsid w:val="00FA46C2"/>
    <w:rsid w:val="00FA597F"/>
    <w:rsid w:val="00FB61DD"/>
    <w:rsid w:val="00FC1981"/>
    <w:rsid w:val="00FC4FF0"/>
    <w:rsid w:val="00FC56FD"/>
    <w:rsid w:val="00FC636B"/>
    <w:rsid w:val="00FD1D6F"/>
    <w:rsid w:val="00FE7461"/>
    <w:rsid w:val="00FF647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19012F"/>
  <w15:chartTrackingRefBased/>
  <w15:docId w15:val="{3E5FC310-B93C-4BA3-9938-8F4243264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3D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3D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autoRedefine/>
    <w:uiPriority w:val="9"/>
    <w:qFormat/>
    <w:rsid w:val="00951490"/>
    <w:pPr>
      <w:spacing w:after="300" w:line="240" w:lineRule="auto"/>
      <w:outlineLvl w:val="2"/>
    </w:pPr>
    <w:rPr>
      <w:rFonts w:ascii="Arial" w:hAnsi="Arial" w:cs="Arial"/>
      <w:sz w:val="28"/>
      <w:szCs w:val="36"/>
    </w:rPr>
  </w:style>
  <w:style w:type="paragraph" w:styleId="Heading4">
    <w:name w:val="heading 4"/>
    <w:basedOn w:val="Normal"/>
    <w:next w:val="Normal"/>
    <w:link w:val="Heading4Char"/>
    <w:uiPriority w:val="9"/>
    <w:unhideWhenUsed/>
    <w:qFormat/>
    <w:rsid w:val="00261C6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51490"/>
    <w:rPr>
      <w:rFonts w:ascii="Arial" w:hAnsi="Arial" w:cs="Arial"/>
      <w:sz w:val="28"/>
      <w:szCs w:val="36"/>
    </w:rPr>
  </w:style>
  <w:style w:type="paragraph" w:styleId="ListParagraph">
    <w:name w:val="List Paragraph"/>
    <w:basedOn w:val="Normal"/>
    <w:uiPriority w:val="34"/>
    <w:qFormat/>
    <w:rsid w:val="00956F37"/>
    <w:pPr>
      <w:ind w:left="720"/>
      <w:contextualSpacing/>
    </w:pPr>
  </w:style>
  <w:style w:type="character" w:styleId="Hyperlink">
    <w:name w:val="Hyperlink"/>
    <w:basedOn w:val="DefaultParagraphFont"/>
    <w:uiPriority w:val="99"/>
    <w:unhideWhenUsed/>
    <w:rsid w:val="00956F37"/>
    <w:rPr>
      <w:color w:val="0563C1" w:themeColor="hyperlink"/>
      <w:u w:val="single"/>
    </w:rPr>
  </w:style>
  <w:style w:type="paragraph" w:styleId="Title">
    <w:name w:val="Title"/>
    <w:basedOn w:val="Normal"/>
    <w:next w:val="Normal"/>
    <w:link w:val="TitleChar"/>
    <w:uiPriority w:val="10"/>
    <w:qFormat/>
    <w:rsid w:val="00DB3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3D3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B3D3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B3D3A"/>
  </w:style>
  <w:style w:type="paragraph" w:styleId="Footer">
    <w:name w:val="footer"/>
    <w:basedOn w:val="Normal"/>
    <w:link w:val="FooterChar"/>
    <w:uiPriority w:val="99"/>
    <w:unhideWhenUsed/>
    <w:rsid w:val="00DB3D3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3D3A"/>
  </w:style>
  <w:style w:type="character" w:customStyle="1" w:styleId="Heading1Char">
    <w:name w:val="Heading 1 Char"/>
    <w:basedOn w:val="DefaultParagraphFont"/>
    <w:link w:val="Heading1"/>
    <w:uiPriority w:val="9"/>
    <w:rsid w:val="00DB3D3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B3D3A"/>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F97C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F722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2206"/>
    <w:rPr>
      <w:rFonts w:ascii="Calibri" w:hAnsi="Calibri" w:cs="Calibri"/>
      <w:noProof/>
    </w:rPr>
  </w:style>
  <w:style w:type="paragraph" w:customStyle="1" w:styleId="EndNoteBibliography">
    <w:name w:val="EndNote Bibliography"/>
    <w:basedOn w:val="Normal"/>
    <w:link w:val="EndNoteBibliographyChar"/>
    <w:rsid w:val="00F7220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72206"/>
    <w:rPr>
      <w:rFonts w:ascii="Calibri" w:hAnsi="Calibri" w:cs="Calibri"/>
      <w:noProof/>
    </w:rPr>
  </w:style>
  <w:style w:type="character" w:customStyle="1" w:styleId="col">
    <w:name w:val="col"/>
    <w:basedOn w:val="DefaultParagraphFont"/>
    <w:rsid w:val="00E340CC"/>
  </w:style>
  <w:style w:type="character" w:customStyle="1" w:styleId="apple-converted-space">
    <w:name w:val="apple-converted-space"/>
    <w:basedOn w:val="DefaultParagraphFont"/>
    <w:rsid w:val="00E340CC"/>
  </w:style>
  <w:style w:type="character" w:customStyle="1" w:styleId="Heading4Char">
    <w:name w:val="Heading 4 Char"/>
    <w:basedOn w:val="DefaultParagraphFont"/>
    <w:link w:val="Heading4"/>
    <w:uiPriority w:val="9"/>
    <w:rsid w:val="00261C6D"/>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338380">
      <w:bodyDiv w:val="1"/>
      <w:marLeft w:val="0"/>
      <w:marRight w:val="0"/>
      <w:marTop w:val="0"/>
      <w:marBottom w:val="0"/>
      <w:divBdr>
        <w:top w:val="none" w:sz="0" w:space="0" w:color="auto"/>
        <w:left w:val="none" w:sz="0" w:space="0" w:color="auto"/>
        <w:bottom w:val="none" w:sz="0" w:space="0" w:color="auto"/>
        <w:right w:val="none" w:sz="0" w:space="0" w:color="auto"/>
      </w:divBdr>
    </w:div>
    <w:div w:id="437145004">
      <w:bodyDiv w:val="1"/>
      <w:marLeft w:val="0"/>
      <w:marRight w:val="0"/>
      <w:marTop w:val="0"/>
      <w:marBottom w:val="0"/>
      <w:divBdr>
        <w:top w:val="none" w:sz="0" w:space="0" w:color="auto"/>
        <w:left w:val="none" w:sz="0" w:space="0" w:color="auto"/>
        <w:bottom w:val="none" w:sz="0" w:space="0" w:color="auto"/>
        <w:right w:val="none" w:sz="0" w:space="0" w:color="auto"/>
      </w:divBdr>
    </w:div>
    <w:div w:id="447360298">
      <w:bodyDiv w:val="1"/>
      <w:marLeft w:val="0"/>
      <w:marRight w:val="0"/>
      <w:marTop w:val="0"/>
      <w:marBottom w:val="0"/>
      <w:divBdr>
        <w:top w:val="none" w:sz="0" w:space="0" w:color="auto"/>
        <w:left w:val="none" w:sz="0" w:space="0" w:color="auto"/>
        <w:bottom w:val="none" w:sz="0" w:space="0" w:color="auto"/>
        <w:right w:val="none" w:sz="0" w:space="0" w:color="auto"/>
      </w:divBdr>
    </w:div>
    <w:div w:id="484979203">
      <w:bodyDiv w:val="1"/>
      <w:marLeft w:val="0"/>
      <w:marRight w:val="0"/>
      <w:marTop w:val="0"/>
      <w:marBottom w:val="0"/>
      <w:divBdr>
        <w:top w:val="none" w:sz="0" w:space="0" w:color="auto"/>
        <w:left w:val="none" w:sz="0" w:space="0" w:color="auto"/>
        <w:bottom w:val="none" w:sz="0" w:space="0" w:color="auto"/>
        <w:right w:val="none" w:sz="0" w:space="0" w:color="auto"/>
      </w:divBdr>
    </w:div>
    <w:div w:id="496775758">
      <w:bodyDiv w:val="1"/>
      <w:marLeft w:val="0"/>
      <w:marRight w:val="0"/>
      <w:marTop w:val="0"/>
      <w:marBottom w:val="0"/>
      <w:divBdr>
        <w:top w:val="none" w:sz="0" w:space="0" w:color="auto"/>
        <w:left w:val="none" w:sz="0" w:space="0" w:color="auto"/>
        <w:bottom w:val="none" w:sz="0" w:space="0" w:color="auto"/>
        <w:right w:val="none" w:sz="0" w:space="0" w:color="auto"/>
      </w:divBdr>
    </w:div>
    <w:div w:id="506023548">
      <w:bodyDiv w:val="1"/>
      <w:marLeft w:val="0"/>
      <w:marRight w:val="0"/>
      <w:marTop w:val="0"/>
      <w:marBottom w:val="0"/>
      <w:divBdr>
        <w:top w:val="none" w:sz="0" w:space="0" w:color="auto"/>
        <w:left w:val="none" w:sz="0" w:space="0" w:color="auto"/>
        <w:bottom w:val="none" w:sz="0" w:space="0" w:color="auto"/>
        <w:right w:val="none" w:sz="0" w:space="0" w:color="auto"/>
      </w:divBdr>
    </w:div>
    <w:div w:id="583075921">
      <w:bodyDiv w:val="1"/>
      <w:marLeft w:val="0"/>
      <w:marRight w:val="0"/>
      <w:marTop w:val="0"/>
      <w:marBottom w:val="0"/>
      <w:divBdr>
        <w:top w:val="none" w:sz="0" w:space="0" w:color="auto"/>
        <w:left w:val="none" w:sz="0" w:space="0" w:color="auto"/>
        <w:bottom w:val="none" w:sz="0" w:space="0" w:color="auto"/>
        <w:right w:val="none" w:sz="0" w:space="0" w:color="auto"/>
      </w:divBdr>
    </w:div>
    <w:div w:id="622080686">
      <w:bodyDiv w:val="1"/>
      <w:marLeft w:val="0"/>
      <w:marRight w:val="0"/>
      <w:marTop w:val="0"/>
      <w:marBottom w:val="0"/>
      <w:divBdr>
        <w:top w:val="none" w:sz="0" w:space="0" w:color="auto"/>
        <w:left w:val="none" w:sz="0" w:space="0" w:color="auto"/>
        <w:bottom w:val="none" w:sz="0" w:space="0" w:color="auto"/>
        <w:right w:val="none" w:sz="0" w:space="0" w:color="auto"/>
      </w:divBdr>
    </w:div>
    <w:div w:id="674842188">
      <w:bodyDiv w:val="1"/>
      <w:marLeft w:val="0"/>
      <w:marRight w:val="0"/>
      <w:marTop w:val="0"/>
      <w:marBottom w:val="0"/>
      <w:divBdr>
        <w:top w:val="none" w:sz="0" w:space="0" w:color="auto"/>
        <w:left w:val="none" w:sz="0" w:space="0" w:color="auto"/>
        <w:bottom w:val="none" w:sz="0" w:space="0" w:color="auto"/>
        <w:right w:val="none" w:sz="0" w:space="0" w:color="auto"/>
      </w:divBdr>
    </w:div>
    <w:div w:id="708147013">
      <w:bodyDiv w:val="1"/>
      <w:marLeft w:val="0"/>
      <w:marRight w:val="0"/>
      <w:marTop w:val="0"/>
      <w:marBottom w:val="0"/>
      <w:divBdr>
        <w:top w:val="none" w:sz="0" w:space="0" w:color="auto"/>
        <w:left w:val="none" w:sz="0" w:space="0" w:color="auto"/>
        <w:bottom w:val="none" w:sz="0" w:space="0" w:color="auto"/>
        <w:right w:val="none" w:sz="0" w:space="0" w:color="auto"/>
      </w:divBdr>
    </w:div>
    <w:div w:id="726879853">
      <w:bodyDiv w:val="1"/>
      <w:marLeft w:val="0"/>
      <w:marRight w:val="0"/>
      <w:marTop w:val="0"/>
      <w:marBottom w:val="0"/>
      <w:divBdr>
        <w:top w:val="none" w:sz="0" w:space="0" w:color="auto"/>
        <w:left w:val="none" w:sz="0" w:space="0" w:color="auto"/>
        <w:bottom w:val="none" w:sz="0" w:space="0" w:color="auto"/>
        <w:right w:val="none" w:sz="0" w:space="0" w:color="auto"/>
      </w:divBdr>
    </w:div>
    <w:div w:id="786774906">
      <w:bodyDiv w:val="1"/>
      <w:marLeft w:val="0"/>
      <w:marRight w:val="0"/>
      <w:marTop w:val="0"/>
      <w:marBottom w:val="0"/>
      <w:divBdr>
        <w:top w:val="none" w:sz="0" w:space="0" w:color="auto"/>
        <w:left w:val="none" w:sz="0" w:space="0" w:color="auto"/>
        <w:bottom w:val="none" w:sz="0" w:space="0" w:color="auto"/>
        <w:right w:val="none" w:sz="0" w:space="0" w:color="auto"/>
      </w:divBdr>
    </w:div>
    <w:div w:id="832644812">
      <w:bodyDiv w:val="1"/>
      <w:marLeft w:val="0"/>
      <w:marRight w:val="0"/>
      <w:marTop w:val="0"/>
      <w:marBottom w:val="0"/>
      <w:divBdr>
        <w:top w:val="none" w:sz="0" w:space="0" w:color="auto"/>
        <w:left w:val="none" w:sz="0" w:space="0" w:color="auto"/>
        <w:bottom w:val="none" w:sz="0" w:space="0" w:color="auto"/>
        <w:right w:val="none" w:sz="0" w:space="0" w:color="auto"/>
      </w:divBdr>
    </w:div>
    <w:div w:id="854267242">
      <w:bodyDiv w:val="1"/>
      <w:marLeft w:val="0"/>
      <w:marRight w:val="0"/>
      <w:marTop w:val="0"/>
      <w:marBottom w:val="0"/>
      <w:divBdr>
        <w:top w:val="none" w:sz="0" w:space="0" w:color="auto"/>
        <w:left w:val="none" w:sz="0" w:space="0" w:color="auto"/>
        <w:bottom w:val="none" w:sz="0" w:space="0" w:color="auto"/>
        <w:right w:val="none" w:sz="0" w:space="0" w:color="auto"/>
      </w:divBdr>
    </w:div>
    <w:div w:id="910427588">
      <w:bodyDiv w:val="1"/>
      <w:marLeft w:val="0"/>
      <w:marRight w:val="0"/>
      <w:marTop w:val="0"/>
      <w:marBottom w:val="0"/>
      <w:divBdr>
        <w:top w:val="none" w:sz="0" w:space="0" w:color="auto"/>
        <w:left w:val="none" w:sz="0" w:space="0" w:color="auto"/>
        <w:bottom w:val="none" w:sz="0" w:space="0" w:color="auto"/>
        <w:right w:val="none" w:sz="0" w:space="0" w:color="auto"/>
      </w:divBdr>
    </w:div>
    <w:div w:id="975989648">
      <w:bodyDiv w:val="1"/>
      <w:marLeft w:val="0"/>
      <w:marRight w:val="0"/>
      <w:marTop w:val="0"/>
      <w:marBottom w:val="0"/>
      <w:divBdr>
        <w:top w:val="none" w:sz="0" w:space="0" w:color="auto"/>
        <w:left w:val="none" w:sz="0" w:space="0" w:color="auto"/>
        <w:bottom w:val="none" w:sz="0" w:space="0" w:color="auto"/>
        <w:right w:val="none" w:sz="0" w:space="0" w:color="auto"/>
      </w:divBdr>
    </w:div>
    <w:div w:id="991640500">
      <w:bodyDiv w:val="1"/>
      <w:marLeft w:val="0"/>
      <w:marRight w:val="0"/>
      <w:marTop w:val="0"/>
      <w:marBottom w:val="0"/>
      <w:divBdr>
        <w:top w:val="none" w:sz="0" w:space="0" w:color="auto"/>
        <w:left w:val="none" w:sz="0" w:space="0" w:color="auto"/>
        <w:bottom w:val="none" w:sz="0" w:space="0" w:color="auto"/>
        <w:right w:val="none" w:sz="0" w:space="0" w:color="auto"/>
      </w:divBdr>
    </w:div>
    <w:div w:id="1044985702">
      <w:bodyDiv w:val="1"/>
      <w:marLeft w:val="0"/>
      <w:marRight w:val="0"/>
      <w:marTop w:val="0"/>
      <w:marBottom w:val="0"/>
      <w:divBdr>
        <w:top w:val="none" w:sz="0" w:space="0" w:color="auto"/>
        <w:left w:val="none" w:sz="0" w:space="0" w:color="auto"/>
        <w:bottom w:val="none" w:sz="0" w:space="0" w:color="auto"/>
        <w:right w:val="none" w:sz="0" w:space="0" w:color="auto"/>
      </w:divBdr>
    </w:div>
    <w:div w:id="1091663130">
      <w:bodyDiv w:val="1"/>
      <w:marLeft w:val="0"/>
      <w:marRight w:val="0"/>
      <w:marTop w:val="0"/>
      <w:marBottom w:val="0"/>
      <w:divBdr>
        <w:top w:val="none" w:sz="0" w:space="0" w:color="auto"/>
        <w:left w:val="none" w:sz="0" w:space="0" w:color="auto"/>
        <w:bottom w:val="none" w:sz="0" w:space="0" w:color="auto"/>
        <w:right w:val="none" w:sz="0" w:space="0" w:color="auto"/>
      </w:divBdr>
    </w:div>
    <w:div w:id="1200825844">
      <w:bodyDiv w:val="1"/>
      <w:marLeft w:val="0"/>
      <w:marRight w:val="0"/>
      <w:marTop w:val="0"/>
      <w:marBottom w:val="0"/>
      <w:divBdr>
        <w:top w:val="none" w:sz="0" w:space="0" w:color="auto"/>
        <w:left w:val="none" w:sz="0" w:space="0" w:color="auto"/>
        <w:bottom w:val="none" w:sz="0" w:space="0" w:color="auto"/>
        <w:right w:val="none" w:sz="0" w:space="0" w:color="auto"/>
      </w:divBdr>
    </w:div>
    <w:div w:id="1219587842">
      <w:bodyDiv w:val="1"/>
      <w:marLeft w:val="0"/>
      <w:marRight w:val="0"/>
      <w:marTop w:val="0"/>
      <w:marBottom w:val="0"/>
      <w:divBdr>
        <w:top w:val="none" w:sz="0" w:space="0" w:color="auto"/>
        <w:left w:val="none" w:sz="0" w:space="0" w:color="auto"/>
        <w:bottom w:val="none" w:sz="0" w:space="0" w:color="auto"/>
        <w:right w:val="none" w:sz="0" w:space="0" w:color="auto"/>
      </w:divBdr>
    </w:div>
    <w:div w:id="1293096590">
      <w:bodyDiv w:val="1"/>
      <w:marLeft w:val="0"/>
      <w:marRight w:val="0"/>
      <w:marTop w:val="0"/>
      <w:marBottom w:val="0"/>
      <w:divBdr>
        <w:top w:val="none" w:sz="0" w:space="0" w:color="auto"/>
        <w:left w:val="none" w:sz="0" w:space="0" w:color="auto"/>
        <w:bottom w:val="none" w:sz="0" w:space="0" w:color="auto"/>
        <w:right w:val="none" w:sz="0" w:space="0" w:color="auto"/>
      </w:divBdr>
    </w:div>
    <w:div w:id="1307934443">
      <w:bodyDiv w:val="1"/>
      <w:marLeft w:val="0"/>
      <w:marRight w:val="0"/>
      <w:marTop w:val="0"/>
      <w:marBottom w:val="0"/>
      <w:divBdr>
        <w:top w:val="none" w:sz="0" w:space="0" w:color="auto"/>
        <w:left w:val="none" w:sz="0" w:space="0" w:color="auto"/>
        <w:bottom w:val="none" w:sz="0" w:space="0" w:color="auto"/>
        <w:right w:val="none" w:sz="0" w:space="0" w:color="auto"/>
      </w:divBdr>
    </w:div>
    <w:div w:id="1335302346">
      <w:bodyDiv w:val="1"/>
      <w:marLeft w:val="0"/>
      <w:marRight w:val="0"/>
      <w:marTop w:val="0"/>
      <w:marBottom w:val="0"/>
      <w:divBdr>
        <w:top w:val="none" w:sz="0" w:space="0" w:color="auto"/>
        <w:left w:val="none" w:sz="0" w:space="0" w:color="auto"/>
        <w:bottom w:val="none" w:sz="0" w:space="0" w:color="auto"/>
        <w:right w:val="none" w:sz="0" w:space="0" w:color="auto"/>
      </w:divBdr>
    </w:div>
    <w:div w:id="1353796988">
      <w:bodyDiv w:val="1"/>
      <w:marLeft w:val="0"/>
      <w:marRight w:val="0"/>
      <w:marTop w:val="0"/>
      <w:marBottom w:val="0"/>
      <w:divBdr>
        <w:top w:val="none" w:sz="0" w:space="0" w:color="auto"/>
        <w:left w:val="none" w:sz="0" w:space="0" w:color="auto"/>
        <w:bottom w:val="none" w:sz="0" w:space="0" w:color="auto"/>
        <w:right w:val="none" w:sz="0" w:space="0" w:color="auto"/>
      </w:divBdr>
    </w:div>
    <w:div w:id="1735423536">
      <w:bodyDiv w:val="1"/>
      <w:marLeft w:val="0"/>
      <w:marRight w:val="0"/>
      <w:marTop w:val="0"/>
      <w:marBottom w:val="0"/>
      <w:divBdr>
        <w:top w:val="none" w:sz="0" w:space="0" w:color="auto"/>
        <w:left w:val="none" w:sz="0" w:space="0" w:color="auto"/>
        <w:bottom w:val="none" w:sz="0" w:space="0" w:color="auto"/>
        <w:right w:val="none" w:sz="0" w:space="0" w:color="auto"/>
      </w:divBdr>
    </w:div>
    <w:div w:id="1801416737">
      <w:bodyDiv w:val="1"/>
      <w:marLeft w:val="0"/>
      <w:marRight w:val="0"/>
      <w:marTop w:val="0"/>
      <w:marBottom w:val="0"/>
      <w:divBdr>
        <w:top w:val="none" w:sz="0" w:space="0" w:color="auto"/>
        <w:left w:val="none" w:sz="0" w:space="0" w:color="auto"/>
        <w:bottom w:val="none" w:sz="0" w:space="0" w:color="auto"/>
        <w:right w:val="none" w:sz="0" w:space="0" w:color="auto"/>
      </w:divBdr>
    </w:div>
    <w:div w:id="1825774285">
      <w:bodyDiv w:val="1"/>
      <w:marLeft w:val="0"/>
      <w:marRight w:val="0"/>
      <w:marTop w:val="0"/>
      <w:marBottom w:val="0"/>
      <w:divBdr>
        <w:top w:val="none" w:sz="0" w:space="0" w:color="auto"/>
        <w:left w:val="none" w:sz="0" w:space="0" w:color="auto"/>
        <w:bottom w:val="none" w:sz="0" w:space="0" w:color="auto"/>
        <w:right w:val="none" w:sz="0" w:space="0" w:color="auto"/>
      </w:divBdr>
    </w:div>
    <w:div w:id="1938517708">
      <w:bodyDiv w:val="1"/>
      <w:marLeft w:val="0"/>
      <w:marRight w:val="0"/>
      <w:marTop w:val="0"/>
      <w:marBottom w:val="0"/>
      <w:divBdr>
        <w:top w:val="none" w:sz="0" w:space="0" w:color="auto"/>
        <w:left w:val="none" w:sz="0" w:space="0" w:color="auto"/>
        <w:bottom w:val="none" w:sz="0" w:space="0" w:color="auto"/>
        <w:right w:val="none" w:sz="0" w:space="0" w:color="auto"/>
      </w:divBdr>
    </w:div>
    <w:div w:id="2000113636">
      <w:bodyDiv w:val="1"/>
      <w:marLeft w:val="0"/>
      <w:marRight w:val="0"/>
      <w:marTop w:val="0"/>
      <w:marBottom w:val="0"/>
      <w:divBdr>
        <w:top w:val="none" w:sz="0" w:space="0" w:color="auto"/>
        <w:left w:val="none" w:sz="0" w:space="0" w:color="auto"/>
        <w:bottom w:val="none" w:sz="0" w:space="0" w:color="auto"/>
        <w:right w:val="none" w:sz="0" w:space="0" w:color="auto"/>
      </w:divBdr>
    </w:div>
    <w:div w:id="2011059425">
      <w:bodyDiv w:val="1"/>
      <w:marLeft w:val="0"/>
      <w:marRight w:val="0"/>
      <w:marTop w:val="0"/>
      <w:marBottom w:val="0"/>
      <w:divBdr>
        <w:top w:val="none" w:sz="0" w:space="0" w:color="auto"/>
        <w:left w:val="none" w:sz="0" w:space="0" w:color="auto"/>
        <w:bottom w:val="none" w:sz="0" w:space="0" w:color="auto"/>
        <w:right w:val="none" w:sz="0" w:space="0" w:color="auto"/>
      </w:divBdr>
      <w:divsChild>
        <w:div w:id="2076931316">
          <w:marLeft w:val="360"/>
          <w:marRight w:val="0"/>
          <w:marTop w:val="200"/>
          <w:marBottom w:val="0"/>
          <w:divBdr>
            <w:top w:val="none" w:sz="0" w:space="0" w:color="auto"/>
            <w:left w:val="none" w:sz="0" w:space="0" w:color="auto"/>
            <w:bottom w:val="none" w:sz="0" w:space="0" w:color="auto"/>
            <w:right w:val="none" w:sz="0" w:space="0" w:color="auto"/>
          </w:divBdr>
        </w:div>
        <w:div w:id="354230794">
          <w:marLeft w:val="360"/>
          <w:marRight w:val="0"/>
          <w:marTop w:val="200"/>
          <w:marBottom w:val="0"/>
          <w:divBdr>
            <w:top w:val="none" w:sz="0" w:space="0" w:color="auto"/>
            <w:left w:val="none" w:sz="0" w:space="0" w:color="auto"/>
            <w:bottom w:val="none" w:sz="0" w:space="0" w:color="auto"/>
            <w:right w:val="none" w:sz="0" w:space="0" w:color="auto"/>
          </w:divBdr>
        </w:div>
      </w:divsChild>
    </w:div>
    <w:div w:id="2049256800">
      <w:bodyDiv w:val="1"/>
      <w:marLeft w:val="0"/>
      <w:marRight w:val="0"/>
      <w:marTop w:val="0"/>
      <w:marBottom w:val="0"/>
      <w:divBdr>
        <w:top w:val="none" w:sz="0" w:space="0" w:color="auto"/>
        <w:left w:val="none" w:sz="0" w:space="0" w:color="auto"/>
        <w:bottom w:val="none" w:sz="0" w:space="0" w:color="auto"/>
        <w:right w:val="none" w:sz="0" w:space="0" w:color="auto"/>
      </w:divBdr>
      <w:divsChild>
        <w:div w:id="2031448422">
          <w:marLeft w:val="1080"/>
          <w:marRight w:val="0"/>
          <w:marTop w:val="100"/>
          <w:marBottom w:val="0"/>
          <w:divBdr>
            <w:top w:val="none" w:sz="0" w:space="0" w:color="auto"/>
            <w:left w:val="none" w:sz="0" w:space="0" w:color="auto"/>
            <w:bottom w:val="none" w:sz="0" w:space="0" w:color="auto"/>
            <w:right w:val="none" w:sz="0" w:space="0" w:color="auto"/>
          </w:divBdr>
        </w:div>
        <w:div w:id="1777604252">
          <w:marLeft w:val="1800"/>
          <w:marRight w:val="0"/>
          <w:marTop w:val="100"/>
          <w:marBottom w:val="0"/>
          <w:divBdr>
            <w:top w:val="none" w:sz="0" w:space="0" w:color="auto"/>
            <w:left w:val="none" w:sz="0" w:space="0" w:color="auto"/>
            <w:bottom w:val="none" w:sz="0" w:space="0" w:color="auto"/>
            <w:right w:val="none" w:sz="0" w:space="0" w:color="auto"/>
          </w:divBdr>
        </w:div>
      </w:divsChild>
    </w:div>
    <w:div w:id="2082633080">
      <w:bodyDiv w:val="1"/>
      <w:marLeft w:val="0"/>
      <w:marRight w:val="0"/>
      <w:marTop w:val="0"/>
      <w:marBottom w:val="0"/>
      <w:divBdr>
        <w:top w:val="none" w:sz="0" w:space="0" w:color="auto"/>
        <w:left w:val="none" w:sz="0" w:space="0" w:color="auto"/>
        <w:bottom w:val="none" w:sz="0" w:space="0" w:color="auto"/>
        <w:right w:val="none" w:sz="0" w:space="0" w:color="auto"/>
      </w:divBdr>
    </w:div>
    <w:div w:id="2111662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19</TotalTime>
  <Pages>10</Pages>
  <Words>4827</Words>
  <Characters>27516</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 Fu</dc:creator>
  <cp:keywords/>
  <dc:description/>
  <cp:lastModifiedBy>Qiang Fu</cp:lastModifiedBy>
  <cp:revision>279</cp:revision>
  <dcterms:created xsi:type="dcterms:W3CDTF">2016-08-07T02:07:00Z</dcterms:created>
  <dcterms:modified xsi:type="dcterms:W3CDTF">2016-09-30T07:47:00Z</dcterms:modified>
</cp:coreProperties>
</file>